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2F19EC44"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862C87">
        <w:rPr>
          <w:rFonts w:eastAsia="Times New Roman" w:cs="Times New Roman"/>
          <w:sz w:val="28"/>
          <w:szCs w:val="28"/>
          <w:lang w:val="fr-CA"/>
        </w:rPr>
        <w:t>12 mai</w:t>
      </w:r>
      <w:r w:rsidR="003F5A91">
        <w:rPr>
          <w:rFonts w:eastAsia="Times New Roman" w:cs="Times New Roman"/>
          <w:sz w:val="28"/>
          <w:szCs w:val="28"/>
          <w:lang w:val="fr-CA"/>
        </w:rPr>
        <w:t xml:space="preserve">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5099">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7286236B"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D5659A">
              <w:rPr>
                <w:noProof/>
                <w:webHidden/>
              </w:rPr>
              <w:t>3</w:t>
            </w:r>
            <w:r w:rsidR="00F8042B">
              <w:rPr>
                <w:noProof/>
                <w:webHidden/>
              </w:rPr>
              <w:fldChar w:fldCharType="end"/>
            </w:r>
          </w:hyperlink>
        </w:p>
        <w:p w14:paraId="5D096791" w14:textId="58EB959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D5659A">
              <w:rPr>
                <w:noProof/>
                <w:webHidden/>
              </w:rPr>
              <w:t>4</w:t>
            </w:r>
            <w:r w:rsidR="00F8042B">
              <w:rPr>
                <w:noProof/>
                <w:webHidden/>
              </w:rPr>
              <w:fldChar w:fldCharType="end"/>
            </w:r>
          </w:hyperlink>
        </w:p>
        <w:p w14:paraId="4CD702D0" w14:textId="0E010C1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D5659A">
              <w:rPr>
                <w:noProof/>
                <w:webHidden/>
              </w:rPr>
              <w:t>4</w:t>
            </w:r>
            <w:r w:rsidR="00F8042B">
              <w:rPr>
                <w:noProof/>
                <w:webHidden/>
              </w:rPr>
              <w:fldChar w:fldCharType="end"/>
            </w:r>
          </w:hyperlink>
        </w:p>
        <w:p w14:paraId="6F93B6EF" w14:textId="2E7626A1"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D5659A">
              <w:rPr>
                <w:noProof/>
                <w:webHidden/>
              </w:rPr>
              <w:t>5</w:t>
            </w:r>
            <w:r w:rsidR="00F8042B">
              <w:rPr>
                <w:noProof/>
                <w:webHidden/>
              </w:rPr>
              <w:fldChar w:fldCharType="end"/>
            </w:r>
          </w:hyperlink>
        </w:p>
        <w:p w14:paraId="10DDD2B5" w14:textId="006DF31C"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D5659A">
              <w:rPr>
                <w:noProof/>
                <w:webHidden/>
              </w:rPr>
              <w:t>7</w:t>
            </w:r>
            <w:r w:rsidR="00F8042B">
              <w:rPr>
                <w:noProof/>
                <w:webHidden/>
              </w:rPr>
              <w:fldChar w:fldCharType="end"/>
            </w:r>
          </w:hyperlink>
        </w:p>
        <w:p w14:paraId="28E9222D" w14:textId="41F62E7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D5659A">
              <w:rPr>
                <w:noProof/>
                <w:webHidden/>
              </w:rPr>
              <w:t>10</w:t>
            </w:r>
            <w:r w:rsidR="00F8042B">
              <w:rPr>
                <w:noProof/>
                <w:webHidden/>
              </w:rPr>
              <w:fldChar w:fldCharType="end"/>
            </w:r>
          </w:hyperlink>
        </w:p>
        <w:p w14:paraId="12D0E993" w14:textId="0BCDC63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D5659A">
              <w:rPr>
                <w:noProof/>
                <w:webHidden/>
              </w:rPr>
              <w:t>13</w:t>
            </w:r>
            <w:r w:rsidR="00F8042B">
              <w:rPr>
                <w:noProof/>
                <w:webHidden/>
              </w:rPr>
              <w:fldChar w:fldCharType="end"/>
            </w:r>
          </w:hyperlink>
        </w:p>
        <w:p w14:paraId="739D5BFB" w14:textId="0073732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D5659A">
              <w:rPr>
                <w:noProof/>
                <w:webHidden/>
              </w:rPr>
              <w:t>15</w:t>
            </w:r>
            <w:r w:rsidR="00F8042B">
              <w:rPr>
                <w:noProof/>
                <w:webHidden/>
              </w:rPr>
              <w:fldChar w:fldCharType="end"/>
            </w:r>
          </w:hyperlink>
        </w:p>
        <w:p w14:paraId="76DE9322" w14:textId="77C7A6E5"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D5659A">
              <w:rPr>
                <w:noProof/>
                <w:webHidden/>
              </w:rPr>
              <w:t>16</w:t>
            </w:r>
            <w:r w:rsidR="00F8042B">
              <w:rPr>
                <w:noProof/>
                <w:webHidden/>
              </w:rPr>
              <w:fldChar w:fldCharType="end"/>
            </w:r>
          </w:hyperlink>
        </w:p>
        <w:p w14:paraId="53BF6F5E" w14:textId="496E7C5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D5659A">
              <w:rPr>
                <w:noProof/>
                <w:webHidden/>
              </w:rPr>
              <w:t>17</w:t>
            </w:r>
            <w:r w:rsidR="00F8042B">
              <w:rPr>
                <w:noProof/>
                <w:webHidden/>
              </w:rPr>
              <w:fldChar w:fldCharType="end"/>
            </w:r>
          </w:hyperlink>
        </w:p>
        <w:p w14:paraId="72205844" w14:textId="2EA62114" w:rsidR="00F8042B" w:rsidRDefault="00000000" w:rsidP="00601FF8">
          <w:pPr>
            <w:pStyle w:val="TOC2"/>
            <w:tabs>
              <w:tab w:val="right" w:leader="dot" w:pos="9350"/>
            </w:tabs>
            <w:spacing w:line="360" w:lineRule="auto"/>
            <w:rPr>
              <w:rFonts w:asciiTheme="minorHAnsi" w:hAnsiTheme="minorHAnsi"/>
              <w:noProof/>
              <w:sz w:val="22"/>
              <w:lang w:eastAsia="en-CA"/>
            </w:rPr>
          </w:pPr>
          <w:r>
            <w:fldChar w:fldCharType="begin"/>
          </w:r>
          <w:r>
            <w:instrText>HYPERLINK \l "_Toc130399347"</w:instrText>
          </w:r>
          <w:r>
            <w:fldChar w:fldCharType="separate"/>
          </w:r>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ins w:id="6" w:author="Thériault, Rémi" w:date="2023-05-15T13:35:00Z">
            <w:r w:rsidR="00D5659A">
              <w:rPr>
                <w:noProof/>
                <w:webHidden/>
              </w:rPr>
              <w:t>20</w:t>
            </w:r>
          </w:ins>
          <w:del w:id="7" w:author="Thériault, Rémi" w:date="2023-05-15T13:35:00Z">
            <w:r w:rsidR="00A061A5" w:rsidDel="00D5659A">
              <w:rPr>
                <w:noProof/>
                <w:webHidden/>
              </w:rPr>
              <w:delText>19</w:delText>
            </w:r>
          </w:del>
          <w:r w:rsidR="00F8042B">
            <w:rPr>
              <w:noProof/>
              <w:webHidden/>
            </w:rPr>
            <w:fldChar w:fldCharType="end"/>
          </w:r>
          <w:r>
            <w:rPr>
              <w:noProof/>
            </w:rPr>
            <w:fldChar w:fldCharType="end"/>
          </w:r>
        </w:p>
        <w:p w14:paraId="5DE710DA" w14:textId="364FCA91" w:rsidR="00F8042B" w:rsidRDefault="00000000" w:rsidP="00601FF8">
          <w:pPr>
            <w:pStyle w:val="TOC2"/>
            <w:tabs>
              <w:tab w:val="right" w:leader="dot" w:pos="9350"/>
            </w:tabs>
            <w:spacing w:line="360" w:lineRule="auto"/>
            <w:rPr>
              <w:rFonts w:asciiTheme="minorHAnsi" w:hAnsiTheme="minorHAnsi"/>
              <w:noProof/>
              <w:sz w:val="22"/>
              <w:lang w:eastAsia="en-CA"/>
            </w:rPr>
          </w:pPr>
          <w:r>
            <w:fldChar w:fldCharType="begin"/>
          </w:r>
          <w:r>
            <w:instrText>HYPERLINK \l "_Toc130399348"</w:instrText>
          </w:r>
          <w:r>
            <w:fldChar w:fldCharType="separate"/>
          </w:r>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ins w:id="8" w:author="Thériault, Rémi" w:date="2023-05-15T13:35:00Z">
            <w:r w:rsidR="00D5659A">
              <w:rPr>
                <w:noProof/>
                <w:webHidden/>
              </w:rPr>
              <w:t>21</w:t>
            </w:r>
          </w:ins>
          <w:del w:id="9" w:author="Thériault, Rémi" w:date="2023-05-15T13:35:00Z">
            <w:r w:rsidR="00A061A5" w:rsidDel="00D5659A">
              <w:rPr>
                <w:noProof/>
                <w:webHidden/>
              </w:rPr>
              <w:delText>20</w:delText>
            </w:r>
          </w:del>
          <w:r w:rsidR="00F8042B">
            <w:rPr>
              <w:noProof/>
              <w:webHidden/>
            </w:rPr>
            <w:fldChar w:fldCharType="end"/>
          </w:r>
          <w:r>
            <w:rPr>
              <w:noProof/>
            </w:rPr>
            <w:fldChar w:fldCharType="end"/>
          </w:r>
        </w:p>
        <w:p w14:paraId="047E679F" w14:textId="5A5EE3E9"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D5659A">
              <w:rPr>
                <w:noProof/>
                <w:webHidden/>
              </w:rPr>
              <w:t>23</w:t>
            </w:r>
            <w:r w:rsidR="00F8042B">
              <w:rPr>
                <w:noProof/>
                <w:webHidden/>
              </w:rPr>
              <w:fldChar w:fldCharType="end"/>
            </w:r>
          </w:hyperlink>
        </w:p>
        <w:p w14:paraId="0059EBDF" w14:textId="055A42E8" w:rsidR="00F8042B" w:rsidRDefault="00000000" w:rsidP="00601FF8">
          <w:pPr>
            <w:pStyle w:val="TOC2"/>
            <w:tabs>
              <w:tab w:val="right" w:leader="dot" w:pos="9350"/>
            </w:tabs>
            <w:spacing w:line="360" w:lineRule="auto"/>
            <w:rPr>
              <w:rFonts w:asciiTheme="minorHAnsi" w:hAnsiTheme="minorHAnsi"/>
              <w:noProof/>
              <w:sz w:val="22"/>
              <w:lang w:eastAsia="en-CA"/>
            </w:rPr>
          </w:pPr>
          <w:r>
            <w:fldChar w:fldCharType="begin"/>
          </w:r>
          <w:r>
            <w:instrText>HYPERLINK \l "_Toc130399350"</w:instrText>
          </w:r>
          <w:r>
            <w:fldChar w:fldCharType="separate"/>
          </w:r>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ins w:id="10" w:author="Thériault, Rémi" w:date="2023-05-15T13:35:00Z">
            <w:r w:rsidR="00D5659A">
              <w:rPr>
                <w:noProof/>
                <w:webHidden/>
              </w:rPr>
              <w:t>26</w:t>
            </w:r>
          </w:ins>
          <w:del w:id="11" w:author="Thériault, Rémi" w:date="2023-05-15T13:35:00Z">
            <w:r w:rsidR="00A061A5" w:rsidDel="00D5659A">
              <w:rPr>
                <w:noProof/>
                <w:webHidden/>
              </w:rPr>
              <w:delText>25</w:delText>
            </w:r>
          </w:del>
          <w:r w:rsidR="00F8042B">
            <w:rPr>
              <w:noProof/>
              <w:webHidden/>
            </w:rPr>
            <w:fldChar w:fldCharType="end"/>
          </w:r>
          <w:r>
            <w:rPr>
              <w:noProof/>
            </w:rPr>
            <w:fldChar w:fldCharType="end"/>
          </w:r>
        </w:p>
        <w:p w14:paraId="14BA8AD4" w14:textId="72C568EA" w:rsidR="00F8042B" w:rsidRDefault="00000000" w:rsidP="00601FF8">
          <w:pPr>
            <w:pStyle w:val="TOC1"/>
            <w:tabs>
              <w:tab w:val="right" w:leader="dot" w:pos="9350"/>
            </w:tabs>
            <w:spacing w:line="360" w:lineRule="auto"/>
            <w:rPr>
              <w:rFonts w:asciiTheme="minorHAnsi" w:hAnsiTheme="minorHAnsi"/>
              <w:noProof/>
              <w:sz w:val="22"/>
              <w:lang w:eastAsia="en-CA"/>
            </w:rPr>
          </w:pPr>
          <w:r>
            <w:fldChar w:fldCharType="begin"/>
          </w:r>
          <w:r>
            <w:instrText>HYPERLINK \l "_Toc130399351"</w:instrText>
          </w:r>
          <w:r>
            <w:fldChar w:fldCharType="separate"/>
          </w:r>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ins w:id="12" w:author="Thériault, Rémi" w:date="2023-05-15T13:35:00Z">
            <w:r w:rsidR="00D5659A">
              <w:rPr>
                <w:noProof/>
                <w:webHidden/>
              </w:rPr>
              <w:t>28</w:t>
            </w:r>
          </w:ins>
          <w:del w:id="13" w:author="Thériault, Rémi" w:date="2023-05-15T13:35:00Z">
            <w:r w:rsidR="00A061A5" w:rsidDel="00D5659A">
              <w:rPr>
                <w:noProof/>
                <w:webHidden/>
              </w:rPr>
              <w:delText>27</w:delText>
            </w:r>
          </w:del>
          <w:r w:rsidR="00F8042B">
            <w:rPr>
              <w:noProof/>
              <w:webHidden/>
            </w:rPr>
            <w:fldChar w:fldCharType="end"/>
          </w:r>
          <w:r>
            <w:rPr>
              <w:noProof/>
            </w:rPr>
            <w:fldChar w:fldCharType="end"/>
          </w:r>
        </w:p>
        <w:p w14:paraId="536C9F10" w14:textId="1A56C069" w:rsidR="00F8042B" w:rsidRDefault="00000000" w:rsidP="00601FF8">
          <w:pPr>
            <w:pStyle w:val="TOC1"/>
            <w:tabs>
              <w:tab w:val="right" w:leader="dot" w:pos="9350"/>
            </w:tabs>
            <w:spacing w:line="360" w:lineRule="auto"/>
            <w:rPr>
              <w:rFonts w:asciiTheme="minorHAnsi" w:hAnsiTheme="minorHAnsi"/>
              <w:noProof/>
              <w:sz w:val="22"/>
              <w:lang w:eastAsia="en-CA"/>
            </w:rPr>
          </w:pPr>
          <w:r>
            <w:fldChar w:fldCharType="begin"/>
          </w:r>
          <w:r>
            <w:instrText>HYPERLINK \l "_Toc130399352"</w:instrText>
          </w:r>
          <w:r>
            <w:fldChar w:fldCharType="separate"/>
          </w:r>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ins w:id="14" w:author="Thériault, Rémi" w:date="2023-05-15T13:35:00Z">
            <w:r w:rsidR="00D5659A">
              <w:rPr>
                <w:noProof/>
                <w:webHidden/>
              </w:rPr>
              <w:t>29</w:t>
            </w:r>
          </w:ins>
          <w:del w:id="15" w:author="Thériault, Rémi" w:date="2023-05-15T13:35:00Z">
            <w:r w:rsidR="00A061A5" w:rsidDel="00D5659A">
              <w:rPr>
                <w:noProof/>
                <w:webHidden/>
              </w:rPr>
              <w:delText>28</w:delText>
            </w:r>
          </w:del>
          <w:r w:rsidR="00F8042B">
            <w:rPr>
              <w:noProof/>
              <w:webHidden/>
            </w:rPr>
            <w:fldChar w:fldCharType="end"/>
          </w:r>
          <w:r>
            <w:rPr>
              <w:noProof/>
            </w:rPr>
            <w:fldChar w:fldCharType="end"/>
          </w:r>
        </w:p>
        <w:p w14:paraId="091F0BED" w14:textId="0D204919" w:rsidR="00F8042B" w:rsidRDefault="00000000" w:rsidP="00601FF8">
          <w:pPr>
            <w:pStyle w:val="TOC1"/>
            <w:tabs>
              <w:tab w:val="right" w:leader="dot" w:pos="9350"/>
            </w:tabs>
            <w:spacing w:line="360" w:lineRule="auto"/>
            <w:rPr>
              <w:rFonts w:asciiTheme="minorHAnsi" w:hAnsiTheme="minorHAnsi"/>
              <w:noProof/>
              <w:sz w:val="22"/>
              <w:lang w:eastAsia="en-CA"/>
            </w:rPr>
          </w:pPr>
          <w:r>
            <w:fldChar w:fldCharType="begin"/>
          </w:r>
          <w:r>
            <w:instrText>HYPERLINK \l "_Toc130399353"</w:instrText>
          </w:r>
          <w:r>
            <w:fldChar w:fldCharType="separate"/>
          </w:r>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ins w:id="16" w:author="Thériault, Rémi" w:date="2023-05-15T13:35:00Z">
            <w:r w:rsidR="00D5659A">
              <w:rPr>
                <w:noProof/>
                <w:webHidden/>
              </w:rPr>
              <w:t>30</w:t>
            </w:r>
          </w:ins>
          <w:del w:id="17" w:author="Thériault, Rémi" w:date="2023-05-15T13:35:00Z">
            <w:r w:rsidR="00A061A5" w:rsidDel="00D5659A">
              <w:rPr>
                <w:noProof/>
                <w:webHidden/>
              </w:rPr>
              <w:delText>29</w:delText>
            </w:r>
          </w:del>
          <w:r w:rsidR="00F8042B">
            <w:rPr>
              <w:noProof/>
              <w:webHidden/>
            </w:rPr>
            <w:fldChar w:fldCharType="end"/>
          </w:r>
          <w:r>
            <w:rPr>
              <w:noProof/>
            </w:rPr>
            <w:fldChar w:fldCharType="end"/>
          </w:r>
        </w:p>
        <w:p w14:paraId="07194A5C" w14:textId="2AA10C77" w:rsidR="00F8042B" w:rsidRDefault="00000000" w:rsidP="00601FF8">
          <w:pPr>
            <w:pStyle w:val="TOC1"/>
            <w:tabs>
              <w:tab w:val="right" w:leader="dot" w:pos="9350"/>
            </w:tabs>
            <w:spacing w:line="360" w:lineRule="auto"/>
            <w:rPr>
              <w:rFonts w:asciiTheme="minorHAnsi" w:hAnsiTheme="minorHAnsi"/>
              <w:noProof/>
              <w:sz w:val="22"/>
              <w:lang w:eastAsia="en-CA"/>
            </w:rPr>
          </w:pPr>
          <w:r>
            <w:fldChar w:fldCharType="begin"/>
          </w:r>
          <w:r>
            <w:instrText>HYPERLINK \l "_Toc130399354"</w:instrText>
          </w:r>
          <w:r>
            <w:fldChar w:fldCharType="separate"/>
          </w:r>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ins w:id="18" w:author="Thériault, Rémi" w:date="2023-05-15T13:35:00Z">
            <w:r w:rsidR="00D5659A">
              <w:rPr>
                <w:noProof/>
                <w:webHidden/>
              </w:rPr>
              <w:t>32</w:t>
            </w:r>
          </w:ins>
          <w:del w:id="19" w:author="Thériault, Rémi" w:date="2023-05-15T13:35:00Z">
            <w:r w:rsidR="00A061A5" w:rsidDel="00D5659A">
              <w:rPr>
                <w:noProof/>
                <w:webHidden/>
              </w:rPr>
              <w:delText>31</w:delText>
            </w:r>
          </w:del>
          <w:r w:rsidR="00F8042B">
            <w:rPr>
              <w:noProof/>
              <w:webHidden/>
            </w:rPr>
            <w:fldChar w:fldCharType="end"/>
          </w:r>
          <w:r>
            <w:rPr>
              <w:noProof/>
            </w:rPr>
            <w:fldChar w:fldCharType="end"/>
          </w:r>
        </w:p>
        <w:p w14:paraId="704654EE" w14:textId="7F67F689" w:rsidR="00F8042B" w:rsidRDefault="00000000" w:rsidP="00601FF8">
          <w:pPr>
            <w:pStyle w:val="TOC1"/>
            <w:tabs>
              <w:tab w:val="right" w:leader="dot" w:pos="9350"/>
            </w:tabs>
            <w:spacing w:line="360" w:lineRule="auto"/>
            <w:rPr>
              <w:rFonts w:asciiTheme="minorHAnsi" w:hAnsiTheme="minorHAnsi"/>
              <w:noProof/>
              <w:sz w:val="22"/>
              <w:lang w:eastAsia="en-CA"/>
            </w:rPr>
          </w:pPr>
          <w:r>
            <w:fldChar w:fldCharType="begin"/>
          </w:r>
          <w:r>
            <w:instrText>HYPERLINK \l "_Toc130399355"</w:instrText>
          </w:r>
          <w:r>
            <w:fldChar w:fldCharType="separate"/>
          </w:r>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ins w:id="20" w:author="Thériault, Rémi" w:date="2023-05-15T13:35:00Z">
            <w:r w:rsidR="00D5659A">
              <w:rPr>
                <w:noProof/>
                <w:webHidden/>
              </w:rPr>
              <w:t>32</w:t>
            </w:r>
          </w:ins>
          <w:del w:id="21" w:author="Thériault, Rémi" w:date="2023-05-15T13:35:00Z">
            <w:r w:rsidR="00A061A5" w:rsidDel="00D5659A">
              <w:rPr>
                <w:noProof/>
                <w:webHidden/>
              </w:rPr>
              <w:delText>31</w:delText>
            </w:r>
          </w:del>
          <w:r w:rsidR="00F8042B">
            <w:rPr>
              <w:noProof/>
              <w:webHidden/>
            </w:rPr>
            <w:fldChar w:fldCharType="end"/>
          </w:r>
          <w:r>
            <w:rPr>
              <w:noProof/>
            </w:rPr>
            <w:fldChar w:fldCharType="end"/>
          </w:r>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5099">
      <w:pPr>
        <w:pStyle w:val="APA1"/>
      </w:pPr>
      <w:bookmarkStart w:id="22" w:name="_Toc130399337"/>
      <w:bookmarkStart w:id="23"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22"/>
      <w:bookmarkEnd w:id="23"/>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5099">
      <w:pPr>
        <w:pStyle w:val="APA1"/>
      </w:pPr>
      <w:bookmarkStart w:id="24" w:name="_Toc130399338"/>
      <w:bookmarkStart w:id="25"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24"/>
      <w:bookmarkEnd w:id="25"/>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5099">
      <w:pPr>
        <w:pStyle w:val="APA1"/>
      </w:pPr>
      <w:bookmarkStart w:id="26" w:name="_Toc130399339"/>
      <w:bookmarkStart w:id="27" w:name="_Toc127541217"/>
      <w:r w:rsidRPr="0076205D">
        <w:t>Contexte</w:t>
      </w:r>
      <w:bookmarkEnd w:id="26"/>
      <w:bookmarkEnd w:id="27"/>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w:t>
      </w:r>
      <w:proofErr w:type="gramStart"/>
      <w:r w:rsidR="006F0A8F">
        <w:rPr>
          <w:rFonts w:eastAsia="Times New Roman" w:cs="Times New Roman"/>
          <w:szCs w:val="24"/>
          <w:lang w:val="fr-CA"/>
        </w:rPr>
        <w:t>aurait</w:t>
      </w:r>
      <w:proofErr w:type="gramEnd"/>
      <w:r w:rsidR="006F0A8F">
        <w:rPr>
          <w:rFonts w:eastAsia="Times New Roman" w:cs="Times New Roman"/>
          <w:szCs w:val="24"/>
          <w:lang w:val="fr-CA"/>
        </w:rPr>
        <w:t xml:space="preserve">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28" w:name="_Toc130399340"/>
      <w:r>
        <w:rPr>
          <w:lang w:val="fr-CA"/>
        </w:rPr>
        <w:t>La recherche exploratoire vs. confirmatoire</w:t>
      </w:r>
      <w:bookmarkEnd w:id="28"/>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29" w:name="_Toc130399341"/>
      <w:bookmarkStart w:id="30"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29"/>
      <w:bookmarkEnd w:id="30"/>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005099">
      <w:pPr>
        <w:pStyle w:val="APA1"/>
      </w:pPr>
      <w:bookmarkStart w:id="31" w:name="_Toc130399342"/>
      <w:bookmarkStart w:id="32" w:name="_Toc127541219"/>
      <w:r w:rsidRPr="003B5302">
        <w:t>Les bonnes pratiques </w:t>
      </w:r>
      <w:r w:rsidR="000F7589" w:rsidRPr="003B5302">
        <w:t>en</w:t>
      </w:r>
      <w:r w:rsidR="000F7589">
        <w:t xml:space="preserve"> recherche </w:t>
      </w:r>
      <w:r w:rsidR="005642A0">
        <w:t>et l</w:t>
      </w:r>
      <w:r w:rsidR="00185947" w:rsidRPr="0076205D">
        <w:t>a science ouverte</w:t>
      </w:r>
      <w:bookmarkEnd w:id="31"/>
      <w:bookmarkEnd w:id="32"/>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5BA37823"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33" w:name="_Toc130399343"/>
      <w:bookmarkStart w:id="34" w:name="_Toc127541220"/>
      <w:r>
        <w:rPr>
          <w:lang w:val="fr-CA"/>
        </w:rPr>
        <w:lastRenderedPageBreak/>
        <w:t>Le préenregistrement</w:t>
      </w:r>
      <w:bookmarkEnd w:id="33"/>
      <w:bookmarkEnd w:id="34"/>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 xml:space="preserve">re going to measure, how, in how many people, and so on, before you start. The problems of publication bias, duplicate </w:t>
      </w:r>
      <w:proofErr w:type="gramStart"/>
      <w:r w:rsidRPr="004A504A">
        <w:rPr>
          <w:rFonts w:eastAsia="Times New Roman" w:cs="Times New Roman"/>
          <w:szCs w:val="24"/>
        </w:rPr>
        <w:t>publication</w:t>
      </w:r>
      <w:proofErr w:type="gramEnd"/>
      <w:r w:rsidRPr="004A504A">
        <w:rPr>
          <w:rFonts w:eastAsia="Times New Roman" w:cs="Times New Roman"/>
          <w:szCs w:val="24"/>
        </w:rPr>
        <w:t xml:space="preserve">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35" w:name="_Toc130399344"/>
      <w:bookmarkStart w:id="36"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35"/>
      <w:bookmarkEnd w:id="36"/>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 xml:space="preserve">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w:t>
      </w:r>
      <w:proofErr w:type="gramStart"/>
      <w:r>
        <w:rPr>
          <w:rFonts w:eastAsia="Times New Roman" w:cs="Times New Roman"/>
          <w:szCs w:val="24"/>
          <w:lang w:val="fr-CA"/>
        </w:rPr>
        <w:t>au final</w:t>
      </w:r>
      <w:proofErr w:type="gramEnd"/>
      <w:r>
        <w:rPr>
          <w:rFonts w:eastAsia="Times New Roman" w:cs="Times New Roman"/>
          <w:szCs w:val="24"/>
          <w:lang w:val="fr-CA"/>
        </w:rPr>
        <w:t xml:space="preserve">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37" w:name="_Toc130399345"/>
      <w:r w:rsidRPr="000B2870">
        <w:rPr>
          <w:lang w:val="fr-CA"/>
        </w:rPr>
        <w:t>Le Projet de recherche doctoral</w:t>
      </w:r>
      <w:bookmarkEnd w:id="37"/>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38" w:name="_Toc130399346"/>
      <w:bookmarkStart w:id="39" w:name="_Toc127541222"/>
      <w:r>
        <w:rPr>
          <w:lang w:val="fr-CA"/>
        </w:rPr>
        <w:lastRenderedPageBreak/>
        <w:t>Les données ouvertes</w:t>
      </w:r>
      <w:bookmarkEnd w:id="38"/>
      <w:bookmarkEnd w:id="39"/>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7"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28"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29"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p w14:paraId="67C31CD0" w14:textId="77777777" w:rsidR="00275A6B" w:rsidRDefault="00275A6B" w:rsidP="00A63AFE">
                      <w:pPr>
                        <w:snapToGrid w:val="0"/>
                        <w:spacing w:line="240" w:lineRule="auto"/>
                        <w:rPr>
                          <w:rFonts w:eastAsia="Times New Roman" w:cs="Times New Roman"/>
                          <w:szCs w:val="24"/>
                          <w:lang w:val="fr-CA"/>
                        </w:rPr>
                      </w:pPr>
                    </w:p>
                    <w:p w14:paraId="5CA58EE0" w14:textId="152E4DE0" w:rsidR="00E90460" w:rsidRPr="009F17F4" w:rsidRDefault="00E90460" w:rsidP="00E90460">
                      <w:pPr>
                        <w:rPr>
                          <w:rFonts w:eastAsia="Times New Roman" w:cs="Times New Roman"/>
                          <w:i/>
                          <w:iCs/>
                          <w:szCs w:val="24"/>
                          <w:u w:val="single"/>
                          <w:lang w:val="fr-CA"/>
                        </w:rPr>
                      </w:pPr>
                      <w:r>
                        <w:rPr>
                          <w:rFonts w:eastAsia="Times New Roman" w:cs="Times New Roman"/>
                          <w:b/>
                          <w:bCs/>
                          <w:i/>
                          <w:iCs/>
                          <w:szCs w:val="24"/>
                          <w:u w:val="single"/>
                          <w:lang w:val="fr-CA"/>
                        </w:rPr>
                        <w:t xml:space="preserve">Les </w:t>
                      </w:r>
                      <w:r w:rsidR="008E3498">
                        <w:rPr>
                          <w:rFonts w:eastAsia="Times New Roman" w:cs="Times New Roman"/>
                          <w:b/>
                          <w:bCs/>
                          <w:i/>
                          <w:iCs/>
                          <w:szCs w:val="24"/>
                          <w:u w:val="single"/>
                          <w:lang w:val="fr-CA"/>
                        </w:rPr>
                        <w:t xml:space="preserve">banques de </w:t>
                      </w:r>
                      <w:r>
                        <w:rPr>
                          <w:rFonts w:eastAsia="Times New Roman" w:cs="Times New Roman"/>
                          <w:b/>
                          <w:bCs/>
                          <w:i/>
                          <w:iCs/>
                          <w:szCs w:val="24"/>
                          <w:u w:val="single"/>
                          <w:lang w:val="fr-CA"/>
                        </w:rPr>
                        <w:t>données synthétiques</w:t>
                      </w:r>
                    </w:p>
                    <w:p w14:paraId="2E2C2C4F" w14:textId="7D952E6D" w:rsidR="00366FAB" w:rsidRDefault="00275A6B" w:rsidP="00A63AFE">
                      <w:pPr>
                        <w:snapToGrid w:val="0"/>
                        <w:spacing w:line="240" w:lineRule="auto"/>
                        <w:rPr>
                          <w:rFonts w:eastAsia="Times New Roman" w:cs="Times New Roman"/>
                          <w:szCs w:val="24"/>
                          <w:lang w:val="fr-CA"/>
                        </w:rPr>
                      </w:pPr>
                      <w:r>
                        <w:rPr>
                          <w:rFonts w:eastAsia="Times New Roman" w:cs="Times New Roman"/>
                          <w:szCs w:val="24"/>
                          <w:lang w:val="fr-CA"/>
                        </w:rPr>
                        <w:t xml:space="preserve">Notez que dans ces cas il est toujours possible de partager une banque de données </w:t>
                      </w:r>
                      <w:r w:rsidRPr="00275A6B">
                        <w:rPr>
                          <w:rFonts w:eastAsia="Times New Roman" w:cs="Times New Roman"/>
                          <w:i/>
                          <w:iCs/>
                          <w:szCs w:val="24"/>
                          <w:lang w:val="fr-CA"/>
                        </w:rPr>
                        <w:t>synthétique</w:t>
                      </w:r>
                      <w:r>
                        <w:rPr>
                          <w:rFonts w:eastAsia="Times New Roman" w:cs="Times New Roman"/>
                          <w:szCs w:val="24"/>
                          <w:lang w:val="fr-CA"/>
                        </w:rPr>
                        <w:t xml:space="preserve">, c’est-à-dire des données </w:t>
                      </w:r>
                      <w:r w:rsidR="001560F5">
                        <w:rPr>
                          <w:rFonts w:eastAsia="Times New Roman" w:cs="Times New Roman"/>
                          <w:szCs w:val="24"/>
                          <w:lang w:val="fr-CA"/>
                        </w:rPr>
                        <w:t>artificielles</w:t>
                      </w:r>
                      <w:r w:rsidR="00E620FF">
                        <w:rPr>
                          <w:rFonts w:eastAsia="Times New Roman" w:cs="Times New Roman"/>
                          <w:szCs w:val="24"/>
                          <w:lang w:val="fr-CA"/>
                        </w:rPr>
                        <w:t xml:space="preserve"> </w:t>
                      </w:r>
                      <w:r>
                        <w:rPr>
                          <w:rFonts w:eastAsia="Times New Roman" w:cs="Times New Roman"/>
                          <w:szCs w:val="24"/>
                          <w:lang w:val="fr-CA"/>
                        </w:rPr>
                        <w:t>qui ont été générées à partir des données originales</w:t>
                      </w:r>
                      <w:r w:rsidR="0099336B">
                        <w:rPr>
                          <w:rFonts w:eastAsia="Times New Roman" w:cs="Times New Roman"/>
                          <w:szCs w:val="24"/>
                          <w:lang w:val="fr-CA"/>
                        </w:rPr>
                        <w:t xml:space="preserve">. Comme ces données générées </w:t>
                      </w:r>
                      <w:r>
                        <w:rPr>
                          <w:rFonts w:eastAsia="Times New Roman" w:cs="Times New Roman"/>
                          <w:szCs w:val="24"/>
                          <w:lang w:val="fr-CA"/>
                        </w:rPr>
                        <w:t xml:space="preserve">ont les mêmes propriétés, </w:t>
                      </w:r>
                      <w:r w:rsidR="001A6FA6">
                        <w:rPr>
                          <w:rFonts w:eastAsia="Times New Roman" w:cs="Times New Roman"/>
                          <w:szCs w:val="24"/>
                          <w:lang w:val="fr-CA"/>
                        </w:rPr>
                        <w:t xml:space="preserve">elles </w:t>
                      </w:r>
                      <w:r>
                        <w:rPr>
                          <w:rFonts w:eastAsia="Times New Roman" w:cs="Times New Roman"/>
                          <w:szCs w:val="24"/>
                          <w:lang w:val="fr-CA"/>
                        </w:rPr>
                        <w:t>peuvent être utilisées pour répliquer les analyses et résultats de recherche</w:t>
                      </w:r>
                      <w:r w:rsidR="00FD27F3">
                        <w:rPr>
                          <w:rFonts w:eastAsia="Times New Roman" w:cs="Times New Roman"/>
                          <w:szCs w:val="24"/>
                          <w:lang w:val="fr-CA"/>
                        </w:rPr>
                        <w:t xml:space="preserve">. </w:t>
                      </w:r>
                      <w:r w:rsidR="0092606B">
                        <w:rPr>
                          <w:rFonts w:eastAsia="Times New Roman" w:cs="Times New Roman"/>
                          <w:szCs w:val="24"/>
                          <w:lang w:val="fr-CA"/>
                        </w:rPr>
                        <w:t xml:space="preserve">Cependant, </w:t>
                      </w:r>
                      <w:r w:rsidR="00FD27F3">
                        <w:rPr>
                          <w:rFonts w:eastAsia="Times New Roman" w:cs="Times New Roman"/>
                          <w:szCs w:val="24"/>
                          <w:lang w:val="fr-CA"/>
                        </w:rPr>
                        <w:t>ce sont des données différentes,</w:t>
                      </w:r>
                      <w:r>
                        <w:rPr>
                          <w:rFonts w:eastAsia="Times New Roman" w:cs="Times New Roman"/>
                          <w:szCs w:val="24"/>
                          <w:lang w:val="fr-CA"/>
                        </w:rPr>
                        <w:t xml:space="preserve"> </w:t>
                      </w:r>
                      <w:r w:rsidR="006330E2">
                        <w:rPr>
                          <w:rFonts w:eastAsia="Times New Roman" w:cs="Times New Roman"/>
                          <w:szCs w:val="24"/>
                          <w:lang w:val="fr-CA"/>
                        </w:rPr>
                        <w:t xml:space="preserve">elles ne permettent </w:t>
                      </w:r>
                      <w:r w:rsidR="00E50AAB">
                        <w:rPr>
                          <w:rFonts w:eastAsia="Times New Roman" w:cs="Times New Roman"/>
                          <w:szCs w:val="24"/>
                          <w:lang w:val="fr-CA"/>
                        </w:rPr>
                        <w:t xml:space="preserve">donc </w:t>
                      </w:r>
                      <w:r w:rsidR="006330E2">
                        <w:rPr>
                          <w:rFonts w:eastAsia="Times New Roman" w:cs="Times New Roman"/>
                          <w:szCs w:val="24"/>
                          <w:lang w:val="fr-CA"/>
                        </w:rPr>
                        <w:t>pas d’identifier</w:t>
                      </w:r>
                      <w:r w:rsidR="00414C76">
                        <w:rPr>
                          <w:rFonts w:eastAsia="Times New Roman" w:cs="Times New Roman"/>
                          <w:szCs w:val="24"/>
                          <w:lang w:val="fr-CA"/>
                        </w:rPr>
                        <w:t xml:space="preserve"> un individu</w:t>
                      </w:r>
                      <w:r w:rsidR="00E14074">
                        <w:rPr>
                          <w:rFonts w:eastAsia="Times New Roman" w:cs="Times New Roman"/>
                          <w:szCs w:val="24"/>
                          <w:lang w:val="fr-CA"/>
                        </w:rPr>
                        <w:t xml:space="preserve"> en particulier</w:t>
                      </w:r>
                      <w:r w:rsidR="00414C76">
                        <w:rPr>
                          <w:rFonts w:eastAsia="Times New Roman" w:cs="Times New Roman"/>
                          <w:szCs w:val="24"/>
                          <w:lang w:val="fr-CA"/>
                        </w:rPr>
                        <w:t>, puisqu</w:t>
                      </w:r>
                      <w:r w:rsidR="00535B6B">
                        <w:rPr>
                          <w:rFonts w:eastAsia="Times New Roman" w:cs="Times New Roman"/>
                          <w:szCs w:val="24"/>
                          <w:lang w:val="fr-CA"/>
                        </w:rPr>
                        <w:t>’aucun point de donnée ne correspond à une véritable personne.</w:t>
                      </w:r>
                    </w:p>
                    <w:p w14:paraId="4B44DFC2" w14:textId="77777777" w:rsidR="00366FAB" w:rsidRDefault="00366FAB" w:rsidP="00A63AFE">
                      <w:pPr>
                        <w:snapToGrid w:val="0"/>
                        <w:spacing w:line="240" w:lineRule="auto"/>
                        <w:rPr>
                          <w:rFonts w:eastAsia="Times New Roman" w:cs="Times New Roman"/>
                          <w:szCs w:val="24"/>
                          <w:lang w:val="fr-CA"/>
                        </w:rPr>
                      </w:pPr>
                    </w:p>
                    <w:p w14:paraId="6C449C1C" w14:textId="5B439675" w:rsidR="00275A6B" w:rsidRPr="00920F36" w:rsidRDefault="006E3ACE" w:rsidP="00A63AFE">
                      <w:pPr>
                        <w:snapToGrid w:val="0"/>
                        <w:spacing w:line="240" w:lineRule="auto"/>
                        <w:rPr>
                          <w:lang w:val="fr-CA"/>
                        </w:rPr>
                      </w:pPr>
                      <w:r>
                        <w:rPr>
                          <w:rFonts w:eastAsia="Times New Roman" w:cs="Times New Roman"/>
                          <w:szCs w:val="24"/>
                          <w:lang w:val="fr-CA"/>
                        </w:rPr>
                        <w:t xml:space="preserve">Cette stratégie </w:t>
                      </w:r>
                      <w:r w:rsidR="00275A6B">
                        <w:rPr>
                          <w:rFonts w:eastAsia="Times New Roman" w:cs="Times New Roman"/>
                          <w:szCs w:val="24"/>
                          <w:lang w:val="fr-CA"/>
                        </w:rPr>
                        <w:t>est utilisé</w:t>
                      </w:r>
                      <w:r w:rsidR="00F80FCE">
                        <w:rPr>
                          <w:rFonts w:eastAsia="Times New Roman" w:cs="Times New Roman"/>
                          <w:szCs w:val="24"/>
                          <w:lang w:val="fr-CA"/>
                        </w:rPr>
                        <w:t>e</w:t>
                      </w:r>
                      <w:r w:rsidR="00275A6B">
                        <w:rPr>
                          <w:rFonts w:eastAsia="Times New Roman" w:cs="Times New Roman"/>
                          <w:szCs w:val="24"/>
                          <w:lang w:val="fr-CA"/>
                        </w:rPr>
                        <w:t xml:space="preserve"> notamment en médecine pour protéger la confidentialité des données</w:t>
                      </w:r>
                      <w:r w:rsidR="00D247A7">
                        <w:rPr>
                          <w:rFonts w:eastAsia="Times New Roman" w:cs="Times New Roman"/>
                          <w:szCs w:val="24"/>
                          <w:lang w:val="fr-CA"/>
                        </w:rPr>
                        <w:t xml:space="preserve"> sensibles</w:t>
                      </w:r>
                      <w:r w:rsidR="00420410">
                        <w:rPr>
                          <w:rFonts w:eastAsia="Times New Roman" w:cs="Times New Roman"/>
                          <w:szCs w:val="24"/>
                          <w:lang w:val="fr-CA"/>
                        </w:rPr>
                        <w:t xml:space="preserve"> </w:t>
                      </w:r>
                      <w:r w:rsidR="00420410">
                        <w:rPr>
                          <w:rFonts w:eastAsia="Times New Roman" w:cs="Times New Roman"/>
                          <w:szCs w:val="24"/>
                          <w:lang w:val="fr-CA"/>
                        </w:rPr>
                        <w:fldChar w:fldCharType="begin"/>
                      </w:r>
                      <w:r w:rsidR="00420410">
                        <w:rPr>
                          <w:rFonts w:eastAsia="Times New Roman" w:cs="Times New Roman"/>
                          <w:szCs w:val="24"/>
                          <w:lang w:val="fr-CA"/>
                        </w:rPr>
                        <w:instrText xml:space="preserve"> ADDIN EN.CITE &lt;EndNote&gt;&lt;Cite&gt;&lt;Author&gt;Kokosi&lt;/Author&gt;&lt;Year&gt;2022&lt;/Year&gt;&lt;RecNum&gt;3632&lt;/RecNum&gt;&lt;DisplayText&gt;(Kokosi &amp;amp; Harron, 2022)&lt;/DisplayText&gt;&lt;record&gt;&lt;rec-number&gt;3632&lt;/rec-number&gt;&lt;foreign-keys&gt;&lt;key app="EN" db-id="d2d59wppke9dt5e5ttpxpzdoa5ae9dwedfp9" timestamp="1684171995"&gt;3632&lt;/key&gt;&lt;/foreign-keys&gt;&lt;ref-type name="Journal Article"&gt;17&lt;/ref-type&gt;&lt;contributors&gt;&lt;authors&gt;&lt;author&gt;Theodora Kokosi&lt;/author&gt;&lt;author&gt;Katie Harron&lt;/author&gt;&lt;/authors&gt;&lt;/contributors&gt;&lt;titles&gt;&lt;title&gt;Synthetic data in medical research&lt;/title&gt;&lt;secondary-title&gt;BMJ Medicine&lt;/secondary-title&gt;&lt;/titles&gt;&lt;periodical&gt;&lt;full-title&gt;BMJ Medicine&lt;/full-title&gt;&lt;/periodical&gt;&lt;pages&gt;e000167&lt;/pages&gt;&lt;volume&gt;1&lt;/volume&gt;&lt;number&gt;1&lt;/number&gt;&lt;dates&gt;&lt;year&gt;2022&lt;/year&gt;&lt;/dates&gt;&lt;urls&gt;&lt;related-urls&gt;&lt;url&gt;https://bmjmedicine.bmj.com/content/bmjmed/1/1/e000167.full.pdf&lt;/url&gt;&lt;/related-urls&gt;&lt;/urls&gt;&lt;electronic-resource-num&gt;10.1136/bmjmed-2022-000167&lt;/electronic-resource-num&gt;&lt;/record&gt;&lt;/Cite&gt;&lt;/EndNote&gt;</w:instrText>
                      </w:r>
                      <w:r w:rsidR="00420410">
                        <w:rPr>
                          <w:rFonts w:eastAsia="Times New Roman" w:cs="Times New Roman"/>
                          <w:szCs w:val="24"/>
                          <w:lang w:val="fr-CA"/>
                        </w:rPr>
                        <w:fldChar w:fldCharType="separate"/>
                      </w:r>
                      <w:r w:rsidR="00420410">
                        <w:rPr>
                          <w:rFonts w:eastAsia="Times New Roman" w:cs="Times New Roman"/>
                          <w:noProof/>
                          <w:szCs w:val="24"/>
                          <w:lang w:val="fr-CA"/>
                        </w:rPr>
                        <w:t>(Kokosi &amp; Harron, 2022)</w:t>
                      </w:r>
                      <w:r w:rsidR="00420410">
                        <w:rPr>
                          <w:rFonts w:eastAsia="Times New Roman" w:cs="Times New Roman"/>
                          <w:szCs w:val="24"/>
                          <w:lang w:val="fr-CA"/>
                        </w:rPr>
                        <w:fldChar w:fldCharType="end"/>
                      </w:r>
                      <w:r w:rsidR="00275A6B">
                        <w:rPr>
                          <w:rFonts w:eastAsia="Times New Roman" w:cs="Times New Roman"/>
                          <w:szCs w:val="24"/>
                          <w:lang w:val="fr-CA"/>
                        </w:rPr>
                        <w:t>.</w:t>
                      </w:r>
                      <w:r w:rsidR="00B91619">
                        <w:rPr>
                          <w:rFonts w:eastAsia="Times New Roman" w:cs="Times New Roman"/>
                          <w:szCs w:val="24"/>
                          <w:lang w:val="fr-CA"/>
                        </w:rPr>
                        <w:t xml:space="preserve"> Il existe un package R permettant de générer des données synthétique</w:t>
                      </w:r>
                      <w:r w:rsidR="009566BA">
                        <w:rPr>
                          <w:rFonts w:eastAsia="Times New Roman" w:cs="Times New Roman"/>
                          <w:szCs w:val="24"/>
                          <w:lang w:val="fr-CA"/>
                        </w:rPr>
                        <w:t>s</w:t>
                      </w:r>
                      <w:r w:rsidR="00916A31">
                        <w:rPr>
                          <w:rFonts w:eastAsia="Times New Roman" w:cs="Times New Roman"/>
                          <w:szCs w:val="24"/>
                          <w:lang w:val="fr-CA"/>
                        </w:rPr>
                        <w:t xml:space="preserve"> de cette manière</w:t>
                      </w:r>
                      <w:r w:rsidR="009566BA">
                        <w:rPr>
                          <w:rFonts w:eastAsia="Times New Roman" w:cs="Times New Roman"/>
                          <w:szCs w:val="24"/>
                          <w:lang w:val="fr-CA"/>
                        </w:rPr>
                        <w:t xml:space="preserve">, le package </w:t>
                      </w:r>
                      <w:r w:rsidR="009566BA" w:rsidRPr="009566BA">
                        <w:rPr>
                          <w:rFonts w:eastAsia="Times New Roman" w:cs="Times New Roman"/>
                          <w:i/>
                          <w:iCs/>
                          <w:szCs w:val="24"/>
                          <w:lang w:val="fr-CA"/>
                        </w:rPr>
                        <w:t>synthpop</w:t>
                      </w:r>
                      <w:r w:rsidR="00001790" w:rsidRPr="00001790">
                        <w:rPr>
                          <w:rFonts w:eastAsia="Times New Roman" w:cs="Times New Roman"/>
                          <w:szCs w:val="24"/>
                          <w:lang w:val="fr-CA"/>
                        </w:rPr>
                        <w:t xml:space="preserve"> </w:t>
                      </w:r>
                      <w:r w:rsidR="00001790" w:rsidRPr="00001790">
                        <w:rPr>
                          <w:rFonts w:eastAsia="Times New Roman" w:cs="Times New Roman"/>
                          <w:szCs w:val="24"/>
                          <w:lang w:val="fr-CA"/>
                        </w:rPr>
                        <w:fldChar w:fldCharType="begin"/>
                      </w:r>
                      <w:r w:rsidR="00EE19B9">
                        <w:rPr>
                          <w:rFonts w:eastAsia="Times New Roman" w:cs="Times New Roman"/>
                          <w:szCs w:val="24"/>
                          <w:lang w:val="fr-CA"/>
                        </w:rPr>
                        <w:instrText xml:space="preserve"> ADDIN EN.CITE &lt;EndNote&gt;&lt;Cite&gt;&lt;Author&gt;Nowok&lt;/Author&gt;&lt;Year&gt;2016&lt;/Year&gt;&lt;RecNum&gt;3631&lt;/RecNum&gt;&lt;DisplayText&gt;(Nowok et al., 2016)&lt;/DisplayText&gt;&lt;record&gt;&lt;rec-number&gt;3631&lt;/rec-number&gt;&lt;foreign-keys&gt;&lt;key app="EN" db-id="d2d59wppke9dt5e5ttpxpzdoa5ae9dwedfp9" timestamp="1684171302"&gt;3631&lt;/key&gt;&lt;/foreign-keys&gt;&lt;ref-type name="Journal Article"&gt;17&lt;/ref-type&gt;&lt;contributors&gt;&lt;authors&gt;&lt;author&gt;Nowok, Beata&lt;/author&gt;&lt;author&gt;Raab, Gillian M.&lt;/author&gt;&lt;author&gt;Dibben, Chris&lt;/author&gt;&lt;/authors&gt;&lt;/contributors&gt;&lt;titles&gt;&lt;title&gt;synthpop: Bespoke Creation of Synthetic Data in R&lt;/title&gt;&lt;secondary-title&gt;Journal of Statistical Software&lt;/secondary-title&gt;&lt;/titles&gt;&lt;periodical&gt;&lt;full-title&gt;Journal of Statistical Software&lt;/full-title&gt;&lt;/periodical&gt;&lt;pages&gt;1 - 26&lt;/pages&gt;&lt;volume&gt;74&lt;/volume&gt;&lt;number&gt;11&lt;/number&gt;&lt;section&gt;Articles&lt;/section&gt;&lt;dates&gt;&lt;year&gt;2016&lt;/year&gt;&lt;pub-dates&gt;&lt;date&gt;10/28&lt;/date&gt;&lt;/pub-dates&gt;&lt;/dates&gt;&lt;urls&gt;&lt;related-urls&gt;&lt;url&gt;https://www.jstatsoft.org/index.php/jss/article/view/v074i11&lt;/url&gt;&lt;/related-urls&gt;&lt;/urls&gt;&lt;electronic-resource-num&gt;10.18637/jss.v074.i11&lt;/electronic-resource-num&gt;&lt;access-date&gt;2023/05/15&lt;/access-date&gt;&lt;/record&gt;&lt;/Cite&gt;&lt;/EndNote&gt;</w:instrText>
                      </w:r>
                      <w:r w:rsidR="00001790" w:rsidRPr="00001790">
                        <w:rPr>
                          <w:rFonts w:eastAsia="Times New Roman" w:cs="Times New Roman"/>
                          <w:szCs w:val="24"/>
                          <w:lang w:val="fr-CA"/>
                        </w:rPr>
                        <w:fldChar w:fldCharType="separate"/>
                      </w:r>
                      <w:r w:rsidR="00EE19B9">
                        <w:rPr>
                          <w:rFonts w:eastAsia="Times New Roman" w:cs="Times New Roman"/>
                          <w:noProof/>
                          <w:szCs w:val="24"/>
                          <w:lang w:val="fr-CA"/>
                        </w:rPr>
                        <w:t>(Nowok et al., 2016)</w:t>
                      </w:r>
                      <w:r w:rsidR="00001790" w:rsidRPr="00001790">
                        <w:rPr>
                          <w:rFonts w:eastAsia="Times New Roman" w:cs="Times New Roman"/>
                          <w:szCs w:val="24"/>
                          <w:lang w:val="fr-CA"/>
                        </w:rPr>
                        <w:fldChar w:fldCharType="end"/>
                      </w:r>
                      <w:r w:rsidR="00EE19B9">
                        <w:rPr>
                          <w:rFonts w:eastAsia="Times New Roman" w:cs="Times New Roman"/>
                          <w:szCs w:val="24"/>
                          <w:lang w:val="fr-CA"/>
                        </w:rPr>
                        <w:t xml:space="preserve">: </w:t>
                      </w:r>
                      <w:hyperlink r:id="rId30" w:history="1">
                        <w:r w:rsidR="00EE19B9" w:rsidRPr="00E334ED">
                          <w:rPr>
                            <w:rStyle w:val="Hyperlink"/>
                            <w:rFonts w:eastAsia="Times New Roman" w:cs="Times New Roman"/>
                            <w:szCs w:val="24"/>
                            <w:lang w:val="fr-CA"/>
                          </w:rPr>
                          <w:t>https://www.synthpop.org.uk/</w:t>
                        </w:r>
                      </w:hyperlink>
                      <w:r w:rsidR="00B91619">
                        <w:rPr>
                          <w:rFonts w:eastAsia="Times New Roman" w:cs="Times New Roman"/>
                          <w:szCs w:val="24"/>
                          <w:lang w:val="fr-CA"/>
                        </w:rPr>
                        <w:t>.</w:t>
                      </w:r>
                      <w:r w:rsidR="003B1810">
                        <w:rPr>
                          <w:rFonts w:eastAsia="Times New Roman" w:cs="Times New Roman"/>
                          <w:szCs w:val="24"/>
                          <w:lang w:val="fr-CA"/>
                        </w:rPr>
                        <w:t xml:space="preserve"> Pour ceux n’utilisant pas le logiciel R, il existe aussi une version « </w:t>
                      </w:r>
                      <w:proofErr w:type="spellStart"/>
                      <w:r w:rsidR="003B1810">
                        <w:rPr>
                          <w:rFonts w:eastAsia="Times New Roman" w:cs="Times New Roman"/>
                          <w:szCs w:val="24"/>
                          <w:lang w:val="fr-CA"/>
                        </w:rPr>
                        <w:t>Shiny</w:t>
                      </w:r>
                      <w:proofErr w:type="spellEnd"/>
                      <w:r w:rsidR="00F542CA">
                        <w:rPr>
                          <w:rFonts w:eastAsia="Times New Roman" w:cs="Times New Roman"/>
                          <w:szCs w:val="24"/>
                          <w:lang w:val="fr-CA"/>
                        </w:rPr>
                        <w:t xml:space="preserve"> A</w:t>
                      </w:r>
                      <w:r w:rsidR="003B1810">
                        <w:rPr>
                          <w:rFonts w:eastAsia="Times New Roman" w:cs="Times New Roman"/>
                          <w:szCs w:val="24"/>
                          <w:lang w:val="fr-CA"/>
                        </w:rPr>
                        <w:t xml:space="preserve">pp » disponible sur internet : </w:t>
                      </w:r>
                      <w:hyperlink r:id="rId31" w:history="1">
                        <w:r w:rsidR="003B1810" w:rsidRPr="00E334ED">
                          <w:rPr>
                            <w:rStyle w:val="Hyperlink"/>
                            <w:rFonts w:eastAsia="Times New Roman" w:cs="Times New Roman"/>
                            <w:szCs w:val="24"/>
                            <w:lang w:val="fr-CA"/>
                          </w:rPr>
                          <w:t>https://synthpop.shinyapps.io/synthpop/</w:t>
                        </w:r>
                      </w:hyperlink>
                      <w:r w:rsidR="003B1810">
                        <w:rPr>
                          <w:rFonts w:eastAsia="Times New Roman" w:cs="Times New Roman"/>
                          <w:szCs w:val="24"/>
                          <w:lang w:val="fr-CA"/>
                        </w:rPr>
                        <w: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40" w:name="_Toc130399347"/>
      <w:bookmarkStart w:id="41" w:name="_Toc127541223"/>
      <w:r>
        <w:rPr>
          <w:lang w:val="fr-CA"/>
        </w:rPr>
        <w:lastRenderedPageBreak/>
        <w:t>Les matériels ouverts</w:t>
      </w:r>
      <w:bookmarkEnd w:id="40"/>
      <w:bookmarkEnd w:id="41"/>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42" w:name="_Toc130399348"/>
      <w:bookmarkStart w:id="43" w:name="_Toc127541224"/>
      <w:r>
        <w:rPr>
          <w:lang w:val="fr-CA"/>
        </w:rPr>
        <w:lastRenderedPageBreak/>
        <w:t>L</w:t>
      </w:r>
      <w:r w:rsidR="00E94782">
        <w:rPr>
          <w:lang w:val="fr-CA"/>
        </w:rPr>
        <w:t>’</w:t>
      </w:r>
      <w:r>
        <w:rPr>
          <w:lang w:val="fr-CA"/>
        </w:rPr>
        <w:t>utilisation du logiciel R</w:t>
      </w:r>
      <w:bookmarkEnd w:id="42"/>
      <w:bookmarkEnd w:id="43"/>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w:t>
      </w:r>
      <w:proofErr w:type="gramStart"/>
      <w:r w:rsidR="001F518A">
        <w:rPr>
          <w:rFonts w:eastAsia="Times New Roman" w:cs="Times New Roman"/>
          <w:szCs w:val="24"/>
          <w:lang w:val="fr-CA"/>
        </w:rPr>
        <w:t>Par contre</w:t>
      </w:r>
      <w:proofErr w:type="gramEnd"/>
      <w:r w:rsidR="001F518A">
        <w:rPr>
          <w:rFonts w:eastAsia="Times New Roman" w:cs="Times New Roman"/>
          <w:szCs w:val="24"/>
          <w:lang w:val="fr-CA"/>
        </w:rPr>
        <w:t>,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4"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5"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6"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proofErr w:type="spellStart"/>
      <w:r w:rsidR="008E47DB" w:rsidRPr="006E65FF">
        <w:rPr>
          <w:rFonts w:eastAsia="Times New Roman" w:cs="Times New Roman"/>
          <w:i/>
          <w:iCs/>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w:lastRenderedPageBreak/>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7"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8"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44" w:name="_Toc130399349"/>
      <w:bookmarkStart w:id="45"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44"/>
      <w:bookmarkEnd w:id="45"/>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40">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w:t>
      </w:r>
      <w:r w:rsidR="0900C89F" w:rsidRPr="7DD69E69">
        <w:rPr>
          <w:rFonts w:eastAsia="Times New Roman" w:cs="Times New Roman"/>
          <w:lang w:val="fr-CA"/>
        </w:rPr>
        <w:lastRenderedPageBreak/>
        <w:t xml:space="preserve">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w:t>
      </w:r>
      <w:proofErr w:type="spellStart"/>
      <w:r w:rsidR="3BFEA909" w:rsidRPr="7DD69E69">
        <w:rPr>
          <w:rFonts w:eastAsia="Times New Roman" w:cs="Times New Roman"/>
          <w:lang w:val="fr-CA"/>
        </w:rPr>
        <w:t>Altmetric</w:t>
      </w:r>
      <w:proofErr w:type="spellEnd"/>
      <w:r w:rsidR="3BFEA909" w:rsidRPr="7DD69E69">
        <w:rPr>
          <w:rFonts w:eastAsia="Times New Roman" w:cs="Times New Roman"/>
          <w:lang w:val="fr-CA"/>
        </w:rPr>
        <w:t xml:space="preserve">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1"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42"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 xml:space="preserve">est </w:t>
      </w:r>
      <w:proofErr w:type="gramStart"/>
      <w:r w:rsidR="3BFEA909" w:rsidRPr="7DD69E69">
        <w:rPr>
          <w:rFonts w:eastAsia="Times New Roman" w:cs="Times New Roman"/>
          <w:lang w:val="fr-CA"/>
        </w:rPr>
        <w:t>au final</w:t>
      </w:r>
      <w:proofErr w:type="gramEnd"/>
      <w:r w:rsidR="3BFEA909" w:rsidRPr="7DD69E69">
        <w:rPr>
          <w:rFonts w:eastAsia="Times New Roman" w:cs="Times New Roman"/>
          <w:lang w:val="fr-CA"/>
        </w:rPr>
        <w:t xml:space="preserve">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w:t>
      </w:r>
      <w:r w:rsidR="00143668">
        <w:rPr>
          <w:rFonts w:eastAsia="Times New Roman" w:cs="Times New Roman"/>
          <w:szCs w:val="24"/>
          <w:lang w:val="fr-CA"/>
        </w:rPr>
        <w:lastRenderedPageBreak/>
        <w:t xml:space="preserve">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43">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96C4227" w:rsidR="00FA2CEE" w:rsidRDefault="00FA2CEE" w:rsidP="00C25359">
      <w:pPr>
        <w:spacing w:line="360" w:lineRule="auto"/>
        <w:ind w:firstLine="720"/>
        <w:rPr>
          <w:rFonts w:eastAsia="Times New Roman" w:cs="Times New Roman"/>
          <w:lang w:val="fr-CA"/>
        </w:rPr>
      </w:pPr>
      <w:r w:rsidRPr="00850A39">
        <w:rPr>
          <w:noProof/>
          <w:lang w:val="fr-CA"/>
        </w:rPr>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v:textbox>
                <w10:wrap type="topAndBottom" anchorx="margin"/>
              </v:shape>
            </w:pict>
          </mc:Fallback>
        </mc:AlternateContent>
      </w:r>
    </w:p>
    <w:p w14:paraId="5EAC5295" w14:textId="77777777" w:rsidR="00FA3B60" w:rsidRDefault="00FA3B60">
      <w:pPr>
        <w:pStyle w:val="APA2"/>
        <w:rPr>
          <w:lang w:val="fr-CA"/>
        </w:rPr>
      </w:pPr>
      <w:bookmarkStart w:id="46" w:name="_Toc130399350"/>
      <w:bookmarkStart w:id="47"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46"/>
      <w:bookmarkEnd w:id="47"/>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proofErr w:type="spellStart"/>
      <w:r w:rsidR="57CC3650" w:rsidRPr="7DD69E69">
        <w:rPr>
          <w:rFonts w:eastAsia="Times New Roman" w:cs="Times New Roman"/>
          <w:lang w:val="fr-CA"/>
        </w:rPr>
        <w:t>découvrabilité</w:t>
      </w:r>
      <w:proofErr w:type="spellEnd"/>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4">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5">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w:lastRenderedPageBreak/>
        <mc:AlternateContent>
          <mc:Choice Requires="wps">
            <w:drawing>
              <wp:anchor distT="45720" distB="45720" distL="114300" distR="114300" simplePos="0" relativeHeight="251667456" behindDoc="0" locked="0" layoutInCell="1" allowOverlap="1" wp14:anchorId="4D2493DD" wp14:editId="4A2E3610">
                <wp:simplePos x="0" y="0"/>
                <wp:positionH relativeFrom="margin">
                  <wp:posOffset>-158750</wp:posOffset>
                </wp:positionH>
                <wp:positionV relativeFrom="paragraph">
                  <wp:posOffset>3283693</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6"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7"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12.5pt;margin-top:258.5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8"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9"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50">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51">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abonnement à la revue pour ce type de libre accès : les frais de fonctionnement de ces revues sont couverts directement par des organismes subventionnaires, des universités, ou des sociétés 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005099">
      <w:pPr>
        <w:pStyle w:val="APA1"/>
      </w:pPr>
      <w:bookmarkStart w:id="48" w:name="_Toc130399351"/>
      <w:bookmarkStart w:id="49" w:name="_Toc127541228"/>
      <w:r w:rsidRPr="0076205D">
        <w:lastRenderedPageBreak/>
        <w:t xml:space="preserve">Les bénéfices </w:t>
      </w:r>
      <w:r w:rsidR="00602880">
        <w:t xml:space="preserve">(et limites) </w:t>
      </w:r>
      <w:r w:rsidRPr="0076205D">
        <w:t>d</w:t>
      </w:r>
      <w:r w:rsidR="00E94782">
        <w:t>’</w:t>
      </w:r>
      <w:r w:rsidRPr="0076205D">
        <w:t>embrasser la science ouverte</w:t>
      </w:r>
      <w:bookmarkEnd w:id="48"/>
      <w:bookmarkEnd w:id="49"/>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5099">
      <w:pPr>
        <w:pStyle w:val="APA1"/>
      </w:pPr>
      <w:bookmarkStart w:id="50" w:name="_Toc130399352"/>
      <w:bookmarkStart w:id="51" w:name="_Toc127541229"/>
      <w:r>
        <w:lastRenderedPageBreak/>
        <w:t>OK, et maintenant?</w:t>
      </w:r>
      <w:bookmarkEnd w:id="50"/>
      <w:bookmarkEnd w:id="51"/>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52"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53"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54"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5"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005099">
      <w:pPr>
        <w:pStyle w:val="APA1"/>
      </w:pPr>
      <w:bookmarkStart w:id="52" w:name="_Toc130399353"/>
      <w:bookmarkStart w:id="53"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52"/>
      <w:bookmarkEnd w:id="53"/>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6"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 xml:space="preserve">une prépublication (p. ex., sur OSF ou </w:t>
            </w:r>
            <w:proofErr w:type="spellStart"/>
            <w:r>
              <w:rPr>
                <w:rFonts w:eastAsia="Times New Roman" w:cs="Times New Roman"/>
                <w:szCs w:val="24"/>
                <w:lang w:val="fr-CA"/>
              </w:rPr>
              <w:t>PsyArXiv</w:t>
            </w:r>
            <w:proofErr w:type="spellEnd"/>
            <w:r>
              <w:rPr>
                <w:rFonts w:eastAsia="Times New Roman" w:cs="Times New Roman"/>
                <w:szCs w:val="24"/>
                <w:lang w:val="fr-CA"/>
              </w:rPr>
              <w:t>)</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5099">
      <w:pPr>
        <w:pStyle w:val="APA1"/>
      </w:pPr>
      <w:bookmarkStart w:id="54" w:name="_Toc130399354"/>
      <w:bookmarkStart w:id="55" w:name="_Toc127541231"/>
      <w:r>
        <w:lastRenderedPageBreak/>
        <w:t>Remerciements</w:t>
      </w:r>
      <w:bookmarkEnd w:id="54"/>
      <w:bookmarkEnd w:id="55"/>
    </w:p>
    <w:p w14:paraId="75444667" w14:textId="4AA20EF8"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5099">
      <w:pPr>
        <w:pStyle w:val="APA1"/>
      </w:pPr>
      <w:bookmarkStart w:id="56" w:name="_Toc130399355"/>
      <w:bookmarkStart w:id="57" w:name="_Toc127541232"/>
      <w:r w:rsidRPr="001506DB">
        <w:t>Références</w:t>
      </w:r>
      <w:bookmarkEnd w:id="56"/>
      <w:bookmarkEnd w:id="57"/>
    </w:p>
    <w:p w14:paraId="4A95F595" w14:textId="2EE171A8" w:rsidR="00420410" w:rsidRPr="00420410" w:rsidRDefault="00112AF0" w:rsidP="00420410">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420410" w:rsidRPr="00420410">
        <w:t xml:space="preserve">Al-Aidroos, N., Fiacconi, C., Powell, D., Marmurek, H., Newby-Clark, I., Spence, J., Stanley, D., &amp; Tric, L. (2018). </w:t>
      </w:r>
      <w:r w:rsidR="00420410" w:rsidRPr="00420410">
        <w:rPr>
          <w:i/>
        </w:rPr>
        <w:t>Statistical methods in theses: Guidelines and explanations</w:t>
      </w:r>
      <w:r w:rsidR="00420410" w:rsidRPr="00420410">
        <w:t xml:space="preserve">. </w:t>
      </w:r>
      <w:hyperlink r:id="rId57" w:history="1">
        <w:r w:rsidR="00420410" w:rsidRPr="00420410">
          <w:rPr>
            <w:rStyle w:val="Hyperlink"/>
          </w:rPr>
          <w:t>https://www.uoguelph.ca/psychology/graduate/thesis-statistics</w:t>
        </w:r>
      </w:hyperlink>
    </w:p>
    <w:p w14:paraId="3DF87F41" w14:textId="13D9BD46" w:rsidR="00420410" w:rsidRPr="00420410" w:rsidRDefault="00420410" w:rsidP="00420410">
      <w:pPr>
        <w:pStyle w:val="EndNoteBibliography"/>
        <w:ind w:left="720" w:hanging="720"/>
      </w:pPr>
      <w:r w:rsidRPr="00420410">
        <w:t xml:space="preserve">Baldwin, J. R., Pingault, J.-B., Schoeler, T., Sallis, H. M., &amp; Munafò, M. R. (2022). Protecting against researcher bias in secondary data analysis: Challenges and potential solutions. </w:t>
      </w:r>
      <w:r w:rsidRPr="00420410">
        <w:rPr>
          <w:i/>
        </w:rPr>
        <w:t>European Journal of Epidemiology, 37</w:t>
      </w:r>
      <w:r w:rsidRPr="00420410">
        <w:t xml:space="preserve">(1), 1-10. </w:t>
      </w:r>
      <w:hyperlink r:id="rId58" w:history="1">
        <w:r w:rsidRPr="00420410">
          <w:rPr>
            <w:rStyle w:val="Hyperlink"/>
          </w:rPr>
          <w:t>https://doi.org/10.1007/s10654-021-00839-0</w:t>
        </w:r>
      </w:hyperlink>
      <w:r w:rsidRPr="00420410">
        <w:t xml:space="preserve"> </w:t>
      </w:r>
    </w:p>
    <w:p w14:paraId="04146FD5" w14:textId="252D34D4" w:rsidR="00420410" w:rsidRPr="00420410" w:rsidRDefault="00420410" w:rsidP="00420410">
      <w:pPr>
        <w:pStyle w:val="EndNoteBibliography"/>
        <w:ind w:left="720" w:hanging="720"/>
      </w:pPr>
      <w:r w:rsidRPr="00420410">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420410">
        <w:rPr>
          <w:i/>
        </w:rPr>
        <w:t>Nature Human Behaviour, 2</w:t>
      </w:r>
      <w:r w:rsidRPr="00420410">
        <w:t xml:space="preserve">(9), 637-644. </w:t>
      </w:r>
      <w:hyperlink r:id="rId59" w:history="1">
        <w:r w:rsidRPr="00420410">
          <w:rPr>
            <w:rStyle w:val="Hyperlink"/>
          </w:rPr>
          <w:t>https://doi.org/10.1038/s41562-018-0399-z</w:t>
        </w:r>
      </w:hyperlink>
      <w:r w:rsidRPr="00420410">
        <w:t xml:space="preserve"> </w:t>
      </w:r>
    </w:p>
    <w:p w14:paraId="34CE008E" w14:textId="2215F7A8" w:rsidR="00420410" w:rsidRPr="00420410" w:rsidRDefault="00420410" w:rsidP="00420410">
      <w:pPr>
        <w:pStyle w:val="EndNoteBibliography"/>
        <w:ind w:left="720" w:hanging="720"/>
      </w:pPr>
      <w:r w:rsidRPr="00420410">
        <w:t xml:space="preserve">Chambers, C. (2018). </w:t>
      </w:r>
      <w:r w:rsidRPr="00420410">
        <w:rPr>
          <w:i/>
        </w:rPr>
        <w:t>Strategies for improving study robustness in controversial research</w:t>
      </w:r>
      <w:r w:rsidRPr="00420410">
        <w:t xml:space="preserve">. </w:t>
      </w:r>
      <w:hyperlink r:id="rId60" w:history="1">
        <w:r w:rsidRPr="00420410">
          <w:rPr>
            <w:rStyle w:val="Hyperlink"/>
          </w:rPr>
          <w:t>https://osf.io/v7ndz</w:t>
        </w:r>
      </w:hyperlink>
    </w:p>
    <w:p w14:paraId="3E68C508" w14:textId="4BBB4674" w:rsidR="00420410" w:rsidRPr="00420410" w:rsidRDefault="00420410" w:rsidP="00420410">
      <w:pPr>
        <w:pStyle w:val="EndNoteBibliography"/>
        <w:ind w:left="720" w:hanging="720"/>
      </w:pPr>
      <w:r w:rsidRPr="00420410">
        <w:t xml:space="preserve">Département de psychologie de l'Université du Québec à Montréal. (2020). </w:t>
      </w:r>
      <w:r w:rsidRPr="00420410">
        <w:rPr>
          <w:i/>
        </w:rPr>
        <w:t>Politique d’encadrement du projet de recherche doctorale (PRD)</w:t>
      </w:r>
      <w:r w:rsidRPr="00420410">
        <w:t xml:space="preserve">. </w:t>
      </w:r>
      <w:hyperlink r:id="rId61" w:history="1">
        <w:r w:rsidRPr="00420410">
          <w:rPr>
            <w:rStyle w:val="Hyperlink"/>
          </w:rPr>
          <w:t>https://psychologie.uqam.ca/wp-content/uploads/sites/73/2021/01/Prd_-final-adopte%CC%81-copie.pdf</w:t>
        </w:r>
      </w:hyperlink>
    </w:p>
    <w:p w14:paraId="025340F7" w14:textId="6AC1FB61" w:rsidR="00420410" w:rsidRPr="00420410" w:rsidRDefault="00420410" w:rsidP="00420410">
      <w:pPr>
        <w:pStyle w:val="EndNoteBibliography"/>
        <w:ind w:left="720" w:hanging="720"/>
      </w:pPr>
      <w:r w:rsidRPr="00420410">
        <w:lastRenderedPageBreak/>
        <w:t xml:space="preserve">Ferguson, C. J., &amp; Heene, M. (2012). A vast graveyard of undead theories: Publication bias and psychological science’s aversion to the null. </w:t>
      </w:r>
      <w:r w:rsidRPr="00420410">
        <w:rPr>
          <w:i/>
        </w:rPr>
        <w:t>Perspectives on Psychological Science, 7</w:t>
      </w:r>
      <w:r w:rsidRPr="00420410">
        <w:t xml:space="preserve">(6), 555-561. </w:t>
      </w:r>
      <w:hyperlink r:id="rId62" w:history="1">
        <w:r w:rsidRPr="00420410">
          <w:rPr>
            <w:rStyle w:val="Hyperlink"/>
          </w:rPr>
          <w:t>https://doi.org/10.1177/1745691612459059</w:t>
        </w:r>
      </w:hyperlink>
      <w:r w:rsidRPr="00420410">
        <w:t xml:space="preserve"> </w:t>
      </w:r>
    </w:p>
    <w:p w14:paraId="1E78B713" w14:textId="5445D50D" w:rsidR="00420410" w:rsidRPr="00420410" w:rsidRDefault="00420410" w:rsidP="00420410">
      <w:pPr>
        <w:pStyle w:val="EndNoteBibliography"/>
        <w:ind w:left="720" w:hanging="720"/>
      </w:pPr>
      <w:r w:rsidRPr="00420410">
        <w:t xml:space="preserve">Fiedler, K., Kutzner, F., &amp; Krueger, J. I. (2012). The long way from α-error control to validity proper:Problems with a short-sighted false-positive debate. </w:t>
      </w:r>
      <w:r w:rsidRPr="00420410">
        <w:rPr>
          <w:i/>
        </w:rPr>
        <w:t>Perspectives on Psychological Science, 7</w:t>
      </w:r>
      <w:r w:rsidRPr="00420410">
        <w:t xml:space="preserve">(6), 661-669. </w:t>
      </w:r>
      <w:hyperlink r:id="rId63" w:history="1">
        <w:r w:rsidRPr="00420410">
          <w:rPr>
            <w:rStyle w:val="Hyperlink"/>
          </w:rPr>
          <w:t>https://doi.org/10.1177/1745691612462587</w:t>
        </w:r>
      </w:hyperlink>
      <w:r w:rsidRPr="00420410">
        <w:t xml:space="preserve"> </w:t>
      </w:r>
    </w:p>
    <w:p w14:paraId="54A537D0" w14:textId="0539069C" w:rsidR="00420410" w:rsidRPr="00420410" w:rsidRDefault="00420410" w:rsidP="00420410">
      <w:pPr>
        <w:pStyle w:val="EndNoteBibliography"/>
        <w:ind w:left="720" w:hanging="720"/>
      </w:pPr>
      <w:r w:rsidRPr="00420410">
        <w:t xml:space="preserve">Fonds de recherche du Québec. (2022). </w:t>
      </w:r>
      <w:r w:rsidRPr="00420410">
        <w:rPr>
          <w:i/>
        </w:rPr>
        <w:t>Politique de diffusion en libre accès (version révisée)</w:t>
      </w:r>
      <w:r w:rsidRPr="00420410">
        <w:t xml:space="preserve">. </w:t>
      </w:r>
      <w:hyperlink r:id="rId64" w:history="1">
        <w:r w:rsidRPr="00420410">
          <w:rPr>
            <w:rStyle w:val="Hyperlink"/>
          </w:rPr>
          <w:t>https://frq.gouv.qc.ca/app/uploads/2022/06/politique-libre-acces-revisee_vf.pdf</w:t>
        </w:r>
      </w:hyperlink>
    </w:p>
    <w:p w14:paraId="5EC20F1C" w14:textId="04FA0CD3" w:rsidR="00420410" w:rsidRPr="00420410" w:rsidRDefault="00420410" w:rsidP="00420410">
      <w:pPr>
        <w:pStyle w:val="EndNoteBibliography"/>
        <w:ind w:left="720" w:hanging="720"/>
      </w:pPr>
      <w:r w:rsidRPr="00420410">
        <w:t xml:space="preserve">Fraser, N., Momeni, F., Mayr, P., &amp; Peters, I. (2020). The relationship between biorxiv preprints, citations and altmetrics. </w:t>
      </w:r>
      <w:r w:rsidRPr="00420410">
        <w:rPr>
          <w:i/>
        </w:rPr>
        <w:t>Quantitative Science Studies, 1</w:t>
      </w:r>
      <w:r w:rsidRPr="00420410">
        <w:t xml:space="preserve">(2), 618-638. </w:t>
      </w:r>
      <w:hyperlink r:id="rId65" w:history="1">
        <w:r w:rsidRPr="00420410">
          <w:rPr>
            <w:rStyle w:val="Hyperlink"/>
          </w:rPr>
          <w:t>https://doi.org/10.1162/qss_a_00043</w:t>
        </w:r>
      </w:hyperlink>
      <w:r w:rsidRPr="00420410">
        <w:t xml:space="preserve"> </w:t>
      </w:r>
    </w:p>
    <w:p w14:paraId="310857FB" w14:textId="65ECC002" w:rsidR="00420410" w:rsidRPr="00420410" w:rsidRDefault="00420410" w:rsidP="00420410">
      <w:pPr>
        <w:pStyle w:val="EndNoteBibliography"/>
        <w:ind w:left="720" w:hanging="720"/>
      </w:pPr>
      <w:r w:rsidRPr="00420410">
        <w:t xml:space="preserve">Fu, D. Y., &amp; Hughey, J. J. (2019). Releasing a preprint is associated with more attention and citations for the peer-reviewed article. </w:t>
      </w:r>
      <w:r w:rsidRPr="00420410">
        <w:rPr>
          <w:i/>
        </w:rPr>
        <w:t>eLife, 8</w:t>
      </w:r>
      <w:r w:rsidRPr="00420410">
        <w:t xml:space="preserve">, e52646. </w:t>
      </w:r>
      <w:hyperlink r:id="rId66" w:history="1">
        <w:r w:rsidRPr="00420410">
          <w:rPr>
            <w:rStyle w:val="Hyperlink"/>
          </w:rPr>
          <w:t>https://doi.org/10.7554/eLife.52646</w:t>
        </w:r>
      </w:hyperlink>
      <w:r w:rsidRPr="00420410">
        <w:t xml:space="preserve"> </w:t>
      </w:r>
    </w:p>
    <w:p w14:paraId="0BC896DD" w14:textId="77777777" w:rsidR="00420410" w:rsidRPr="00420410" w:rsidRDefault="00420410" w:rsidP="00420410">
      <w:pPr>
        <w:pStyle w:val="EndNoteBibliography"/>
        <w:ind w:left="720" w:hanging="720"/>
      </w:pPr>
      <w:r w:rsidRPr="00420410">
        <w:t xml:space="preserve">Goldacre, B. (2009). </w:t>
      </w:r>
      <w:r w:rsidRPr="00420410">
        <w:rPr>
          <w:i/>
        </w:rPr>
        <w:t>Bad science: Quacks, hacks, and big pharma flacks</w:t>
      </w:r>
      <w:r w:rsidRPr="00420410">
        <w:t xml:space="preserve">. Fourth Estate. </w:t>
      </w:r>
    </w:p>
    <w:p w14:paraId="5405439B" w14:textId="61C85826" w:rsidR="00420410" w:rsidRPr="00420410" w:rsidRDefault="00420410" w:rsidP="00420410">
      <w:pPr>
        <w:pStyle w:val="EndNoteBibliography"/>
        <w:ind w:left="720" w:hanging="720"/>
      </w:pPr>
      <w:r w:rsidRPr="00420410">
        <w:t xml:space="preserve">Gouvernement du Canada. </w:t>
      </w:r>
      <w:r w:rsidRPr="00420410">
        <w:rPr>
          <w:i/>
        </w:rPr>
        <w:t>Déclaration de principes des trois organismes sur la gestion des données numériques</w:t>
      </w:r>
      <w:r w:rsidRPr="00420410">
        <w:t xml:space="preserve">. </w:t>
      </w:r>
      <w:hyperlink r:id="rId67" w:history="1">
        <w:r w:rsidRPr="00420410">
          <w:rPr>
            <w:rStyle w:val="Hyperlink"/>
          </w:rPr>
          <w:t>https://science.gc.ca/site/science/fr/financement-interorganismes-recherche/politiques-lignes-directrices/gestion-donnees-recherche/declaration-principes-trois-organismes-gestion-donnees-numeriques</w:t>
        </w:r>
      </w:hyperlink>
    </w:p>
    <w:p w14:paraId="2BACCC3C" w14:textId="6E9BB5A7" w:rsidR="00420410" w:rsidRPr="00420410" w:rsidRDefault="00420410" w:rsidP="00420410">
      <w:pPr>
        <w:pStyle w:val="EndNoteBibliography"/>
        <w:ind w:left="720" w:hanging="720"/>
      </w:pPr>
      <w:r w:rsidRPr="00420410">
        <w:t xml:space="preserve">Haeffel, G. J. (2022). Psychology needs to get tired of winning. </w:t>
      </w:r>
      <w:r w:rsidRPr="00420410">
        <w:rPr>
          <w:i/>
        </w:rPr>
        <w:t>Royal Society Open Science, 9</w:t>
      </w:r>
      <w:r w:rsidRPr="00420410">
        <w:t xml:space="preserve">(6), 220099. </w:t>
      </w:r>
      <w:hyperlink r:id="rId68" w:history="1">
        <w:r w:rsidRPr="00420410">
          <w:rPr>
            <w:rStyle w:val="Hyperlink"/>
          </w:rPr>
          <w:t>https://doi.org/doi:10.1098/rsos.220099</w:t>
        </w:r>
      </w:hyperlink>
      <w:r w:rsidRPr="00420410">
        <w:t xml:space="preserve"> </w:t>
      </w:r>
    </w:p>
    <w:p w14:paraId="18C7C631" w14:textId="493586BD" w:rsidR="00420410" w:rsidRPr="00420410" w:rsidRDefault="00420410" w:rsidP="00420410">
      <w:pPr>
        <w:pStyle w:val="EndNoteBibliography"/>
        <w:ind w:left="720" w:hanging="720"/>
      </w:pPr>
      <w:r w:rsidRPr="00420410">
        <w:t>Holmberg, K., Hedman, J., Bowman, T. D., Didegah, F., &amp; Laakso, M. (2020). Do articles in open access journals have more frequent altmetric activity than articles in subscription-</w:t>
      </w:r>
      <w:r w:rsidRPr="00420410">
        <w:lastRenderedPageBreak/>
        <w:t xml:space="preserve">based journals? An investigation of the research output of finnish universities. </w:t>
      </w:r>
      <w:r w:rsidRPr="00420410">
        <w:rPr>
          <w:i/>
        </w:rPr>
        <w:t>Scientometrics, 122</w:t>
      </w:r>
      <w:r w:rsidRPr="00420410">
        <w:t xml:space="preserve">(1), 645-659. </w:t>
      </w:r>
      <w:hyperlink r:id="rId69" w:history="1">
        <w:r w:rsidRPr="00420410">
          <w:rPr>
            <w:rStyle w:val="Hyperlink"/>
          </w:rPr>
          <w:t>https://doi.org/10.1007/s11192-019-03301-x</w:t>
        </w:r>
      </w:hyperlink>
      <w:r w:rsidRPr="00420410">
        <w:t xml:space="preserve"> </w:t>
      </w:r>
    </w:p>
    <w:p w14:paraId="607CE04C" w14:textId="6757C636" w:rsidR="00420410" w:rsidRPr="00420410" w:rsidRDefault="00420410" w:rsidP="00420410">
      <w:pPr>
        <w:pStyle w:val="EndNoteBibliography"/>
        <w:ind w:left="720" w:hanging="720"/>
      </w:pPr>
      <w:r w:rsidRPr="00420410">
        <w:t xml:space="preserve">Hoy, M. B. (2020). Rise of the Rxivs: How preprint servers are changing the publishing process. </w:t>
      </w:r>
      <w:r w:rsidRPr="00420410">
        <w:rPr>
          <w:i/>
        </w:rPr>
        <w:t>Medical Reference Services Quarterly, 39</w:t>
      </w:r>
      <w:r w:rsidRPr="00420410">
        <w:t xml:space="preserve">(1), 84-89. </w:t>
      </w:r>
      <w:hyperlink r:id="rId70" w:history="1">
        <w:r w:rsidRPr="00420410">
          <w:rPr>
            <w:rStyle w:val="Hyperlink"/>
          </w:rPr>
          <w:t>https://doi.org/10.1080/02763869.2020.1704597</w:t>
        </w:r>
      </w:hyperlink>
      <w:r w:rsidRPr="00420410">
        <w:t xml:space="preserve"> </w:t>
      </w:r>
    </w:p>
    <w:p w14:paraId="7F2B1C7A" w14:textId="1CC5A1AD" w:rsidR="00420410" w:rsidRPr="00420410" w:rsidRDefault="00420410" w:rsidP="00420410">
      <w:pPr>
        <w:pStyle w:val="EndNoteBibliography"/>
        <w:ind w:left="720" w:hanging="720"/>
      </w:pPr>
      <w:r w:rsidRPr="00420410">
        <w:t xml:space="preserve">Ioannidis, J. P. A. (2005). Why most published research findings are false. </w:t>
      </w:r>
      <w:r w:rsidRPr="00420410">
        <w:rPr>
          <w:i/>
        </w:rPr>
        <w:t>PLoS Medicine, 2</w:t>
      </w:r>
      <w:r w:rsidRPr="00420410">
        <w:t xml:space="preserve">(8), e124. </w:t>
      </w:r>
      <w:hyperlink r:id="rId71" w:history="1">
        <w:r w:rsidRPr="00420410">
          <w:rPr>
            <w:rStyle w:val="Hyperlink"/>
          </w:rPr>
          <w:t>https://doi.org/10.1371/journal.pmed.0020124</w:t>
        </w:r>
      </w:hyperlink>
      <w:r w:rsidRPr="00420410">
        <w:t xml:space="preserve"> </w:t>
      </w:r>
    </w:p>
    <w:p w14:paraId="28490629" w14:textId="40279FAB" w:rsidR="00420410" w:rsidRPr="00420410" w:rsidRDefault="00420410" w:rsidP="00420410">
      <w:pPr>
        <w:pStyle w:val="EndNoteBibliography"/>
        <w:ind w:left="720" w:hanging="720"/>
      </w:pPr>
      <w:r w:rsidRPr="00420410">
        <w:t xml:space="preserve">Kokosi, T., &amp; Harron, K. (2022). Synthetic data in medical research. </w:t>
      </w:r>
      <w:r w:rsidRPr="00420410">
        <w:rPr>
          <w:i/>
        </w:rPr>
        <w:t>BMJ Medicine, 1</w:t>
      </w:r>
      <w:r w:rsidRPr="00420410">
        <w:t xml:space="preserve">(1), e000167. </w:t>
      </w:r>
      <w:hyperlink r:id="rId72" w:history="1">
        <w:r w:rsidRPr="00420410">
          <w:rPr>
            <w:rStyle w:val="Hyperlink"/>
          </w:rPr>
          <w:t>https://doi.org/10.1136/bmjmed-2022-000167</w:t>
        </w:r>
      </w:hyperlink>
      <w:r w:rsidRPr="00420410">
        <w:t xml:space="preserve"> </w:t>
      </w:r>
    </w:p>
    <w:p w14:paraId="193079C4" w14:textId="258693C0" w:rsidR="00420410" w:rsidRPr="00420410" w:rsidRDefault="00420410" w:rsidP="00420410">
      <w:pPr>
        <w:pStyle w:val="EndNoteBibliography"/>
        <w:ind w:left="720" w:hanging="720"/>
      </w:pPr>
      <w:r w:rsidRPr="00420410">
        <w:t xml:space="preserve">Langham-Putrow, A., Bakker, C., &amp; Riegelman, A. (2021). Is the open access citation advantage real? A systematic review of the citation of open access and subscription-based articles. </w:t>
      </w:r>
      <w:r w:rsidRPr="00420410">
        <w:rPr>
          <w:i/>
        </w:rPr>
        <w:t>PloS One, 16</w:t>
      </w:r>
      <w:r w:rsidRPr="00420410">
        <w:t xml:space="preserve">(6), e0253129. </w:t>
      </w:r>
      <w:hyperlink r:id="rId73" w:history="1">
        <w:r w:rsidRPr="00420410">
          <w:rPr>
            <w:rStyle w:val="Hyperlink"/>
          </w:rPr>
          <w:t>https://doi.org/10.1371/journal.pone.0253129</w:t>
        </w:r>
      </w:hyperlink>
      <w:r w:rsidRPr="00420410">
        <w:t xml:space="preserve"> </w:t>
      </w:r>
    </w:p>
    <w:p w14:paraId="7F74DC14" w14:textId="7AA9FBE6" w:rsidR="00420410" w:rsidRPr="00420410" w:rsidRDefault="00420410" w:rsidP="00420410">
      <w:pPr>
        <w:pStyle w:val="EndNoteBibliography"/>
        <w:ind w:left="720" w:hanging="720"/>
      </w:pPr>
      <w:r w:rsidRPr="00420410">
        <w:t xml:space="preserve">Meyer, M. N. (2018). Practical tips for ethical data sharing. </w:t>
      </w:r>
      <w:r w:rsidRPr="00420410">
        <w:rPr>
          <w:i/>
        </w:rPr>
        <w:t>Advances in Methods and Practices in Psychological Science, 1</w:t>
      </w:r>
      <w:r w:rsidRPr="00420410">
        <w:t xml:space="preserve">(1), 131-144. </w:t>
      </w:r>
      <w:hyperlink r:id="rId74" w:history="1">
        <w:r w:rsidRPr="00420410">
          <w:rPr>
            <w:rStyle w:val="Hyperlink"/>
          </w:rPr>
          <w:t>https://doi.org/10.1177/2515245917747656</w:t>
        </w:r>
      </w:hyperlink>
      <w:r w:rsidRPr="00420410">
        <w:t xml:space="preserve"> </w:t>
      </w:r>
    </w:p>
    <w:p w14:paraId="7CECE79F" w14:textId="504EC5EE" w:rsidR="00420410" w:rsidRPr="00420410" w:rsidRDefault="00420410" w:rsidP="00420410">
      <w:pPr>
        <w:pStyle w:val="EndNoteBibliography"/>
        <w:ind w:left="720" w:hanging="720"/>
      </w:pPr>
      <w:r w:rsidRPr="00420410">
        <w:t xml:space="preserve">Nosek, B. A., Ebersole, C. R., DeHaven, A. C., &amp; Mellor, D. T. (2018). The preregistration revolution. </w:t>
      </w:r>
      <w:r w:rsidRPr="00420410">
        <w:rPr>
          <w:i/>
        </w:rPr>
        <w:t>Proceedings of the National Academy of Sciences, 115</w:t>
      </w:r>
      <w:r w:rsidRPr="00420410">
        <w:t xml:space="preserve">(11), 2600-2606. </w:t>
      </w:r>
      <w:hyperlink r:id="rId75" w:history="1">
        <w:r w:rsidRPr="00420410">
          <w:rPr>
            <w:rStyle w:val="Hyperlink"/>
          </w:rPr>
          <w:t>https://doi.org/doi:10.1073/pnas.1708274114</w:t>
        </w:r>
      </w:hyperlink>
      <w:r w:rsidRPr="00420410">
        <w:t xml:space="preserve"> </w:t>
      </w:r>
    </w:p>
    <w:p w14:paraId="547853A4" w14:textId="683DB47B" w:rsidR="00420410" w:rsidRPr="00420410" w:rsidRDefault="00420410" w:rsidP="00420410">
      <w:pPr>
        <w:pStyle w:val="EndNoteBibliography"/>
        <w:ind w:left="720" w:hanging="720"/>
      </w:pPr>
      <w:r w:rsidRPr="00420410">
        <w:t xml:space="preserve">Nosek, B. A., &amp; Lakens, D. (2014). Registered reports: A method to increase the credibility of published results. </w:t>
      </w:r>
      <w:r w:rsidRPr="00420410">
        <w:rPr>
          <w:i/>
        </w:rPr>
        <w:t>Social Psychology, 45</w:t>
      </w:r>
      <w:r w:rsidRPr="00420410">
        <w:t xml:space="preserve">, 137-141. </w:t>
      </w:r>
      <w:hyperlink r:id="rId76" w:history="1">
        <w:r w:rsidRPr="00420410">
          <w:rPr>
            <w:rStyle w:val="Hyperlink"/>
          </w:rPr>
          <w:t>https://doi.org/10.1027/1864-9335/a000192</w:t>
        </w:r>
      </w:hyperlink>
      <w:r w:rsidRPr="00420410">
        <w:t xml:space="preserve"> </w:t>
      </w:r>
    </w:p>
    <w:p w14:paraId="1B9513AF" w14:textId="4F8BE218" w:rsidR="00420410" w:rsidRPr="00420410" w:rsidRDefault="00420410" w:rsidP="00420410">
      <w:pPr>
        <w:pStyle w:val="EndNoteBibliography"/>
        <w:ind w:left="720" w:hanging="720"/>
      </w:pPr>
      <w:r w:rsidRPr="00420410">
        <w:t xml:space="preserve">Nowok, B., Raab, G. M., &amp; Dibben, C. (2016). Synthpop: Bespoke creation of synthetic data in R. </w:t>
      </w:r>
      <w:r w:rsidRPr="00420410">
        <w:rPr>
          <w:i/>
        </w:rPr>
        <w:t>Journal of Statistical Software, 74</w:t>
      </w:r>
      <w:r w:rsidRPr="00420410">
        <w:t xml:space="preserve">(11), 1 - 26. </w:t>
      </w:r>
      <w:hyperlink r:id="rId77" w:history="1">
        <w:r w:rsidRPr="00420410">
          <w:rPr>
            <w:rStyle w:val="Hyperlink"/>
          </w:rPr>
          <w:t>https://doi.org/10.18637/jss.v074.i11</w:t>
        </w:r>
      </w:hyperlink>
      <w:r w:rsidRPr="00420410">
        <w:t xml:space="preserve"> </w:t>
      </w:r>
    </w:p>
    <w:p w14:paraId="6AE8320C" w14:textId="27771631" w:rsidR="00420410" w:rsidRPr="00420410" w:rsidRDefault="00420410" w:rsidP="00420410">
      <w:pPr>
        <w:pStyle w:val="EndNoteBibliography"/>
        <w:ind w:left="720" w:hanging="720"/>
      </w:pPr>
      <w:r w:rsidRPr="00420410">
        <w:lastRenderedPageBreak/>
        <w:t xml:space="preserve">Nuijten, M. B., Hartgerink, C. H. J., van Assen, M. A. L. M., Epskamp, S., &amp; Wicherts, J. M. (2016). The prevalence of statistical reporting errors in psychology (1985–2013). </w:t>
      </w:r>
      <w:r w:rsidRPr="00420410">
        <w:rPr>
          <w:i/>
        </w:rPr>
        <w:t>Behavior Research Methods, 48</w:t>
      </w:r>
      <w:r w:rsidRPr="00420410">
        <w:t xml:space="preserve">(4), 1205-1226. </w:t>
      </w:r>
      <w:hyperlink r:id="rId78" w:history="1">
        <w:r w:rsidRPr="00420410">
          <w:rPr>
            <w:rStyle w:val="Hyperlink"/>
          </w:rPr>
          <w:t>https://doi.org/10.3758/s13428-015-0664-2</w:t>
        </w:r>
      </w:hyperlink>
      <w:r w:rsidRPr="00420410">
        <w:t xml:space="preserve"> </w:t>
      </w:r>
    </w:p>
    <w:p w14:paraId="1B24DC78" w14:textId="0072C629" w:rsidR="00420410" w:rsidRPr="00420410" w:rsidRDefault="00420410" w:rsidP="00420410">
      <w:pPr>
        <w:pStyle w:val="EndNoteBibliography"/>
        <w:ind w:left="720" w:hanging="720"/>
      </w:pPr>
      <w:r w:rsidRPr="00420410">
        <w:t xml:space="preserve">Open Science Collaboration. (2015). Estimating the reproducibility of psychological science. </w:t>
      </w:r>
      <w:r w:rsidRPr="00420410">
        <w:rPr>
          <w:i/>
        </w:rPr>
        <w:t>Science, 349</w:t>
      </w:r>
      <w:r w:rsidRPr="00420410">
        <w:t xml:space="preserve">(6251), aac4716. </w:t>
      </w:r>
      <w:hyperlink r:id="rId79" w:history="1">
        <w:r w:rsidRPr="00420410">
          <w:rPr>
            <w:rStyle w:val="Hyperlink"/>
          </w:rPr>
          <w:t>https://doi.org/doi:10.1126/science.aac4716</w:t>
        </w:r>
      </w:hyperlink>
      <w:r w:rsidRPr="00420410">
        <w:t xml:space="preserve"> </w:t>
      </w:r>
    </w:p>
    <w:p w14:paraId="38D99EFA" w14:textId="29EB4F32" w:rsidR="00420410" w:rsidRPr="00420410" w:rsidRDefault="00420410" w:rsidP="00420410">
      <w:pPr>
        <w:pStyle w:val="EndNoteBibliography"/>
        <w:ind w:left="720" w:hanging="720"/>
      </w:pPr>
      <w:r w:rsidRPr="00420410">
        <w:t xml:space="preserve">Quintana, D. S. (2020). </w:t>
      </w:r>
      <w:r w:rsidRPr="00420410">
        <w:rPr>
          <w:i/>
        </w:rPr>
        <w:t>Five things about open and reproducible science that every early career researcher should know</w:t>
      </w:r>
      <w:r w:rsidRPr="00420410">
        <w:t xml:space="preserve">. </w:t>
      </w:r>
      <w:hyperlink r:id="rId80" w:history="1">
        <w:r w:rsidRPr="00420410">
          <w:rPr>
            <w:rStyle w:val="Hyperlink"/>
          </w:rPr>
          <w:t>https://osf.io/2jt9u</w:t>
        </w:r>
      </w:hyperlink>
    </w:p>
    <w:p w14:paraId="23A7D95E" w14:textId="736034B6" w:rsidR="00420410" w:rsidRPr="00420410" w:rsidRDefault="00420410" w:rsidP="00420410">
      <w:pPr>
        <w:pStyle w:val="EndNoteBibliography"/>
        <w:ind w:left="720" w:hanging="720"/>
      </w:pPr>
      <w:r w:rsidRPr="00420410">
        <w:t xml:space="preserve">R Core Team. (2022). R: A language and environment for statistical computing (version 4.2.1) [Computer software]. </w:t>
      </w:r>
      <w:r w:rsidRPr="00420410">
        <w:rPr>
          <w:i/>
        </w:rPr>
        <w:t>R Foundation for Statistical Computing</w:t>
      </w:r>
      <w:r w:rsidRPr="00420410">
        <w:t xml:space="preserve">, Vienna, Austria. </w:t>
      </w:r>
      <w:hyperlink r:id="rId81" w:history="1">
        <w:r w:rsidRPr="00420410">
          <w:rPr>
            <w:rStyle w:val="Hyperlink"/>
          </w:rPr>
          <w:t>https://www.R-project.org/</w:t>
        </w:r>
      </w:hyperlink>
      <w:r w:rsidRPr="00420410">
        <w:t xml:space="preserve"> </w:t>
      </w:r>
    </w:p>
    <w:p w14:paraId="1B1A866C" w14:textId="77777777" w:rsidR="00420410" w:rsidRPr="00420410" w:rsidRDefault="00420410" w:rsidP="00420410">
      <w:pPr>
        <w:pStyle w:val="EndNoteBibliography"/>
        <w:ind w:left="720" w:hanging="720"/>
      </w:pPr>
      <w:r w:rsidRPr="00420410">
        <w:t xml:space="preserve">Rawat, S., &amp; Meena, S. (2014). Publish or perish: Where are we heading? </w:t>
      </w:r>
      <w:r w:rsidRPr="00420410">
        <w:rPr>
          <w:i/>
        </w:rPr>
        <w:t>Journal of Research in Medical Sciences, 19</w:t>
      </w:r>
      <w:r w:rsidRPr="00420410">
        <w:t xml:space="preserve">(2), 87-89. </w:t>
      </w:r>
    </w:p>
    <w:p w14:paraId="4E8549B4" w14:textId="454727FA" w:rsidR="00420410" w:rsidRPr="00420410" w:rsidRDefault="00420410" w:rsidP="00420410">
      <w:pPr>
        <w:pStyle w:val="EndNoteBibliography"/>
        <w:ind w:left="720" w:hanging="720"/>
      </w:pPr>
      <w:r w:rsidRPr="00420410">
        <w:t xml:space="preserve">Rubin, M. (2020). Does preregistration improve the credibility of research findings? </w:t>
      </w:r>
      <w:r w:rsidRPr="00420410">
        <w:rPr>
          <w:i/>
        </w:rPr>
        <w:t>The Quantitative Methods for Psychology, 16</w:t>
      </w:r>
      <w:r w:rsidRPr="00420410">
        <w:t xml:space="preserve">(4), 376–390. </w:t>
      </w:r>
      <w:hyperlink r:id="rId82" w:history="1">
        <w:r w:rsidRPr="00420410">
          <w:rPr>
            <w:rStyle w:val="Hyperlink"/>
          </w:rPr>
          <w:t>https://doi.org/10.20982/tqmp.16.4.p376</w:t>
        </w:r>
      </w:hyperlink>
      <w:r w:rsidRPr="00420410">
        <w:t xml:space="preserve"> </w:t>
      </w:r>
    </w:p>
    <w:p w14:paraId="689E07C1" w14:textId="2AF06D8C" w:rsidR="00420410" w:rsidRPr="00420410" w:rsidRDefault="00420410" w:rsidP="00420410">
      <w:pPr>
        <w:pStyle w:val="EndNoteBibliography"/>
        <w:ind w:left="720" w:hanging="720"/>
      </w:pPr>
      <w:r w:rsidRPr="00420410">
        <w:t xml:space="preserve">Rubin, M., &amp; Donkin, C. (2022). Exploratory hypothesis tests can be more compelling than confirmatory hypothesis tests. </w:t>
      </w:r>
      <w:r w:rsidRPr="00420410">
        <w:rPr>
          <w:i/>
        </w:rPr>
        <w:t>Philosophical Psychology</w:t>
      </w:r>
      <w:r w:rsidRPr="00420410">
        <w:t xml:space="preserve">, 1-29. </w:t>
      </w:r>
      <w:hyperlink r:id="rId83" w:history="1">
        <w:r w:rsidRPr="00420410">
          <w:rPr>
            <w:rStyle w:val="Hyperlink"/>
          </w:rPr>
          <w:t>https://doi.org/10.1080/09515089.2022.2113771</w:t>
        </w:r>
      </w:hyperlink>
      <w:r w:rsidRPr="00420410">
        <w:t xml:space="preserve"> </w:t>
      </w:r>
    </w:p>
    <w:p w14:paraId="22D9F831" w14:textId="0B42A872" w:rsidR="00420410" w:rsidRPr="00420410" w:rsidRDefault="00420410" w:rsidP="00420410">
      <w:pPr>
        <w:pStyle w:val="EndNoteBibliography"/>
        <w:ind w:left="720" w:hanging="720"/>
      </w:pPr>
      <w:r w:rsidRPr="00420410">
        <w:t xml:space="preserve">Sarewitz, D. (2016). The pressure to publish pushes down quality. </w:t>
      </w:r>
      <w:r w:rsidRPr="00420410">
        <w:rPr>
          <w:i/>
        </w:rPr>
        <w:t>Nature, 533</w:t>
      </w:r>
      <w:r w:rsidRPr="00420410">
        <w:t xml:space="preserve">(7602), 147-147. </w:t>
      </w:r>
      <w:hyperlink r:id="rId84" w:history="1">
        <w:r w:rsidRPr="00420410">
          <w:rPr>
            <w:rStyle w:val="Hyperlink"/>
          </w:rPr>
          <w:t>https://doi.org/10.1038/533147a</w:t>
        </w:r>
      </w:hyperlink>
      <w:r w:rsidRPr="00420410">
        <w:t xml:space="preserve"> </w:t>
      </w:r>
    </w:p>
    <w:p w14:paraId="1F4F042D" w14:textId="1AAABFD9" w:rsidR="00420410" w:rsidRPr="00420410" w:rsidRDefault="00420410" w:rsidP="00420410">
      <w:pPr>
        <w:pStyle w:val="EndNoteBibliography"/>
        <w:ind w:left="720" w:hanging="720"/>
      </w:pPr>
      <w:r w:rsidRPr="00420410">
        <w:t xml:space="preserve">Schwab, S., Janiaud, P., Dayan, M., Amrhein, V., Panczak, R., Palagi, P. M., Hemkens, L. G., Ramon, M., Rothen, N., Senn, S., Furrer, E., &amp; Held, L. (2022). Ten simple rules for </w:t>
      </w:r>
      <w:r w:rsidRPr="00420410">
        <w:lastRenderedPageBreak/>
        <w:t xml:space="preserve">good research practice. </w:t>
      </w:r>
      <w:r w:rsidRPr="00420410">
        <w:rPr>
          <w:i/>
        </w:rPr>
        <w:t>PLoS Computational Biology, 18</w:t>
      </w:r>
      <w:r w:rsidRPr="00420410">
        <w:t xml:space="preserve">(6), e1010139. </w:t>
      </w:r>
      <w:hyperlink r:id="rId85" w:history="1">
        <w:r w:rsidRPr="00420410">
          <w:rPr>
            <w:rStyle w:val="Hyperlink"/>
          </w:rPr>
          <w:t>https://doi.org/10.1371/journal.pcbi.1010139</w:t>
        </w:r>
      </w:hyperlink>
      <w:r w:rsidRPr="00420410">
        <w:t xml:space="preserve"> </w:t>
      </w:r>
    </w:p>
    <w:p w14:paraId="13F0A13E" w14:textId="601FF8CF" w:rsidR="00420410" w:rsidRPr="00420410" w:rsidRDefault="00420410" w:rsidP="00420410">
      <w:pPr>
        <w:pStyle w:val="EndNoteBibliography"/>
        <w:ind w:left="720" w:hanging="720"/>
      </w:pPr>
      <w:r w:rsidRPr="00420410">
        <w:t xml:space="preserve">Schwartz, B. (2023). Psychology’s increased rigor is good news. But is it only good news? </w:t>
      </w:r>
      <w:r w:rsidRPr="00420410">
        <w:rPr>
          <w:i/>
        </w:rPr>
        <w:t>Behavioral Scientist</w:t>
      </w:r>
      <w:r w:rsidRPr="00420410">
        <w:t xml:space="preserve">. </w:t>
      </w:r>
      <w:hyperlink r:id="rId86" w:history="1">
        <w:r w:rsidRPr="00420410">
          <w:rPr>
            <w:rStyle w:val="Hyperlink"/>
          </w:rPr>
          <w:t>https://behavioralscientist.org/psychologys-increased-rigor-is-good-news-but-is-it-only-good-news/</w:t>
        </w:r>
      </w:hyperlink>
    </w:p>
    <w:p w14:paraId="4762B845" w14:textId="2C267427" w:rsidR="00420410" w:rsidRPr="00420410" w:rsidRDefault="00420410" w:rsidP="00420410">
      <w:pPr>
        <w:pStyle w:val="EndNoteBibliography"/>
        <w:ind w:left="720" w:hanging="720"/>
      </w:pPr>
      <w:r w:rsidRPr="00420410">
        <w:t xml:space="preserve">Serghiou, S., &amp; Ioannidis, J. P. A. (2018). Altmetric scores, citations, and publication of studies posted as preprints. </w:t>
      </w:r>
      <w:r w:rsidRPr="00420410">
        <w:rPr>
          <w:i/>
        </w:rPr>
        <w:t>JAMA, 319</w:t>
      </w:r>
      <w:r w:rsidRPr="00420410">
        <w:t xml:space="preserve">(4), 402-404. </w:t>
      </w:r>
      <w:hyperlink r:id="rId87" w:history="1">
        <w:r w:rsidRPr="00420410">
          <w:rPr>
            <w:rStyle w:val="Hyperlink"/>
          </w:rPr>
          <w:t>https://doi.org/10.1001/jama.2017.21168</w:t>
        </w:r>
      </w:hyperlink>
      <w:r w:rsidRPr="00420410">
        <w:t xml:space="preserve"> </w:t>
      </w:r>
    </w:p>
    <w:p w14:paraId="5DDFE7F1" w14:textId="2B0C565C" w:rsidR="00420410" w:rsidRPr="00420410" w:rsidRDefault="00420410" w:rsidP="00420410">
      <w:pPr>
        <w:pStyle w:val="EndNoteBibliography"/>
        <w:ind w:left="720" w:hanging="720"/>
      </w:pPr>
      <w:r w:rsidRPr="00420410">
        <w:t xml:space="preserve">Thibault, R. T., Kovacs, M., Hardwicke, T. E., Sarafoglou, A., &amp; Munafo, M. (2023). Reducing bias in secondary data analysis via an Explore and Confirm Analysis Workflow (ECAW): A proposal and survey of observational researchers. </w:t>
      </w:r>
      <w:hyperlink r:id="rId88" w:history="1">
        <w:r w:rsidRPr="00420410">
          <w:rPr>
            <w:rStyle w:val="Hyperlink"/>
          </w:rPr>
          <w:t>https://doi.org/10.31222/osf.io/md2xz</w:t>
        </w:r>
      </w:hyperlink>
      <w:r w:rsidRPr="00420410">
        <w:t xml:space="preserve"> </w:t>
      </w:r>
    </w:p>
    <w:p w14:paraId="6CB2A4F2" w14:textId="50C50C45" w:rsidR="00420410" w:rsidRPr="00420410" w:rsidRDefault="00420410" w:rsidP="00420410">
      <w:pPr>
        <w:pStyle w:val="EndNoteBibliography"/>
        <w:ind w:left="720" w:hanging="720"/>
      </w:pPr>
      <w:r w:rsidRPr="00420410">
        <w:t xml:space="preserve">Wagenmakers, E.-J., Wetzels, R., Borsboom, D., van der Maas, H. L. J., &amp; Kievit, R. A. (2012). An agenda for purely confirmatory research. </w:t>
      </w:r>
      <w:r w:rsidRPr="00420410">
        <w:rPr>
          <w:i/>
        </w:rPr>
        <w:t>Perspectives on Psychological Science, 7</w:t>
      </w:r>
      <w:r w:rsidRPr="00420410">
        <w:t xml:space="preserve">(6), 632-638. </w:t>
      </w:r>
      <w:hyperlink r:id="rId89" w:history="1">
        <w:r w:rsidRPr="00420410">
          <w:rPr>
            <w:rStyle w:val="Hyperlink"/>
          </w:rPr>
          <w:t>https://doi.org/10.1177/1745691612463078</w:t>
        </w:r>
      </w:hyperlink>
      <w:r w:rsidRPr="00420410">
        <w:t xml:space="preserve"> </w:t>
      </w:r>
    </w:p>
    <w:p w14:paraId="27604EA3" w14:textId="5C0B015C" w:rsidR="00420410" w:rsidRPr="00420410" w:rsidRDefault="00420410" w:rsidP="00420410">
      <w:pPr>
        <w:pStyle w:val="EndNoteBibliography"/>
        <w:ind w:left="720" w:hanging="720"/>
      </w:pPr>
      <w:r w:rsidRPr="00420410">
        <w:t xml:space="preserve">Wicherts, J. M., Veldkamp, C. L. S., Augusteijn, H. E. M., Bakker, M., van Aert, R. C. M., &amp; van Assen, M. A. L. M. (2016). Degrees of freedom in planning, running, analyzing, and reporting psychological studies: A checklist to avoid p-hacking. </w:t>
      </w:r>
      <w:r w:rsidRPr="00420410">
        <w:rPr>
          <w:i/>
        </w:rPr>
        <w:t>Frontiers in Psychology, 7</w:t>
      </w:r>
      <w:r w:rsidRPr="00420410">
        <w:t xml:space="preserve">. </w:t>
      </w:r>
      <w:hyperlink r:id="rId90" w:history="1">
        <w:r w:rsidRPr="00420410">
          <w:rPr>
            <w:rStyle w:val="Hyperlink"/>
          </w:rPr>
          <w:t>https://doi.org/10.3389/fpsyg.2016.01832</w:t>
        </w:r>
      </w:hyperlink>
      <w:r w:rsidRPr="00420410">
        <w:t xml:space="preserve"> </w:t>
      </w:r>
    </w:p>
    <w:p w14:paraId="163FEAD3" w14:textId="7635ACB2" w:rsidR="00420410" w:rsidRPr="00420410" w:rsidRDefault="00420410" w:rsidP="00420410">
      <w:pPr>
        <w:pStyle w:val="EndNoteBibliography"/>
        <w:ind w:left="720" w:hanging="720"/>
      </w:pPr>
      <w:r w:rsidRPr="00420410">
        <w:t xml:space="preserve">Wiggins, B. J., &amp; Christopherson, C. D. (2019). The replication crisis in psychology: An overview for theoretical and philosophical psychology. </w:t>
      </w:r>
      <w:r w:rsidRPr="00420410">
        <w:rPr>
          <w:i/>
        </w:rPr>
        <w:t>Journal of Theoretical and Philosophical Psychology, 39</w:t>
      </w:r>
      <w:r w:rsidRPr="00420410">
        <w:t xml:space="preserve">, 202-217. </w:t>
      </w:r>
      <w:hyperlink r:id="rId91" w:history="1">
        <w:r w:rsidRPr="00420410">
          <w:rPr>
            <w:rStyle w:val="Hyperlink"/>
          </w:rPr>
          <w:t>https://doi.org/10.1037/teo0000137</w:t>
        </w:r>
      </w:hyperlink>
      <w:r w:rsidRPr="00420410">
        <w:t xml:space="preserve"> </w:t>
      </w:r>
    </w:p>
    <w:p w14:paraId="24E41651" w14:textId="31D367BF"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9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6EA5D6" w14:textId="77777777" w:rsidR="003C33D5" w:rsidRDefault="003C33D5" w:rsidP="00BB06AD">
      <w:pPr>
        <w:spacing w:line="240" w:lineRule="auto"/>
      </w:pPr>
      <w:r>
        <w:separator/>
      </w:r>
    </w:p>
  </w:endnote>
  <w:endnote w:type="continuationSeparator" w:id="0">
    <w:p w14:paraId="7394F085" w14:textId="77777777" w:rsidR="003C33D5" w:rsidRDefault="003C33D5" w:rsidP="00BB06AD">
      <w:pPr>
        <w:spacing w:line="240" w:lineRule="auto"/>
      </w:pPr>
      <w:r>
        <w:continuationSeparator/>
      </w:r>
    </w:p>
  </w:endnote>
  <w:endnote w:type="continuationNotice" w:id="1">
    <w:p w14:paraId="1F0D002C" w14:textId="77777777" w:rsidR="003C33D5" w:rsidRDefault="003C33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483DA" w14:textId="77777777" w:rsidR="003C33D5" w:rsidRDefault="003C33D5" w:rsidP="00BB06AD">
      <w:pPr>
        <w:spacing w:line="240" w:lineRule="auto"/>
      </w:pPr>
      <w:r>
        <w:separator/>
      </w:r>
    </w:p>
  </w:footnote>
  <w:footnote w:type="continuationSeparator" w:id="0">
    <w:p w14:paraId="3E6DCF20" w14:textId="77777777" w:rsidR="003C33D5" w:rsidRDefault="003C33D5" w:rsidP="00BB06AD">
      <w:pPr>
        <w:spacing w:line="240" w:lineRule="auto"/>
      </w:pPr>
      <w:r>
        <w:continuationSeparator/>
      </w:r>
    </w:p>
  </w:footnote>
  <w:footnote w:type="continuationNotice" w:id="1">
    <w:p w14:paraId="168039DD" w14:textId="77777777" w:rsidR="003C33D5" w:rsidRDefault="003C33D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riault, Rémi">
    <w15:presenceInfo w15:providerId="AD" w15:userId="S::ha291011@ens.uqam.ca::b8a3a2e0-2131-4735-977c-3ba6b57ca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TrueTypeFonts/>
  <w:saveSubsetFonts/>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item&gt;3631&lt;/item&gt;&lt;item&gt;3632&lt;/item&gt;&lt;/record-ids&gt;&lt;/item&gt;&lt;/Libraries&gt;"/>
  </w:docVars>
  <w:rsids>
    <w:rsidRoot w:val="00BB06AD"/>
    <w:rsid w:val="00000E55"/>
    <w:rsid w:val="00001790"/>
    <w:rsid w:val="00003767"/>
    <w:rsid w:val="00005069"/>
    <w:rsid w:val="00005099"/>
    <w:rsid w:val="000051C8"/>
    <w:rsid w:val="000059C2"/>
    <w:rsid w:val="00005F8B"/>
    <w:rsid w:val="00006833"/>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77F2"/>
    <w:rsid w:val="000B7B22"/>
    <w:rsid w:val="000C25A7"/>
    <w:rsid w:val="000C265F"/>
    <w:rsid w:val="000C2E8E"/>
    <w:rsid w:val="000C349C"/>
    <w:rsid w:val="000C360A"/>
    <w:rsid w:val="000C3E0A"/>
    <w:rsid w:val="000C3EF6"/>
    <w:rsid w:val="000C3FA2"/>
    <w:rsid w:val="000C464F"/>
    <w:rsid w:val="000C4651"/>
    <w:rsid w:val="000C4B51"/>
    <w:rsid w:val="000C63A4"/>
    <w:rsid w:val="000C68DD"/>
    <w:rsid w:val="000D00F9"/>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0F5"/>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4E97"/>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6FA6"/>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CEB"/>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496"/>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5A6B"/>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E00"/>
    <w:rsid w:val="002F1E99"/>
    <w:rsid w:val="002F1EB0"/>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6FAB"/>
    <w:rsid w:val="00367836"/>
    <w:rsid w:val="003679A2"/>
    <w:rsid w:val="00367FCF"/>
    <w:rsid w:val="00370161"/>
    <w:rsid w:val="00371963"/>
    <w:rsid w:val="00372320"/>
    <w:rsid w:val="00372751"/>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0AE"/>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10"/>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3D5"/>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4C76"/>
    <w:rsid w:val="00415BF9"/>
    <w:rsid w:val="00417C1D"/>
    <w:rsid w:val="00420410"/>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2A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59A8"/>
    <w:rsid w:val="00535B6B"/>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355"/>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0E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47FD"/>
    <w:rsid w:val="006666CF"/>
    <w:rsid w:val="00666DC1"/>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0B54"/>
    <w:rsid w:val="0068293D"/>
    <w:rsid w:val="00682B7B"/>
    <w:rsid w:val="00682FD4"/>
    <w:rsid w:val="00683DC6"/>
    <w:rsid w:val="00684C35"/>
    <w:rsid w:val="0068515F"/>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F39"/>
    <w:rsid w:val="006E3234"/>
    <w:rsid w:val="006E3ACE"/>
    <w:rsid w:val="006E5CC1"/>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2C87"/>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6B1"/>
    <w:rsid w:val="008E0C02"/>
    <w:rsid w:val="008E1882"/>
    <w:rsid w:val="008E19B9"/>
    <w:rsid w:val="008E2522"/>
    <w:rsid w:val="008E2891"/>
    <w:rsid w:val="008E2953"/>
    <w:rsid w:val="008E2A41"/>
    <w:rsid w:val="008E2FC8"/>
    <w:rsid w:val="008E349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31"/>
    <w:rsid w:val="00916A3E"/>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06B"/>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6BA"/>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36B"/>
    <w:rsid w:val="0099370F"/>
    <w:rsid w:val="00994611"/>
    <w:rsid w:val="00995367"/>
    <w:rsid w:val="00995907"/>
    <w:rsid w:val="00996798"/>
    <w:rsid w:val="009A085E"/>
    <w:rsid w:val="009A0CEF"/>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14"/>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472"/>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317"/>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B74"/>
    <w:rsid w:val="00AD6D70"/>
    <w:rsid w:val="00AE1665"/>
    <w:rsid w:val="00AE1B98"/>
    <w:rsid w:val="00AE2EE5"/>
    <w:rsid w:val="00AE3042"/>
    <w:rsid w:val="00AE3AA3"/>
    <w:rsid w:val="00AE3BDD"/>
    <w:rsid w:val="00AE4394"/>
    <w:rsid w:val="00AE4486"/>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0F0"/>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90335"/>
    <w:rsid w:val="00B903B2"/>
    <w:rsid w:val="00B9048E"/>
    <w:rsid w:val="00B90DD5"/>
    <w:rsid w:val="00B91619"/>
    <w:rsid w:val="00B91F6D"/>
    <w:rsid w:val="00B92519"/>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0BD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7A7"/>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5659A"/>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F1C"/>
    <w:rsid w:val="00D81030"/>
    <w:rsid w:val="00D818B0"/>
    <w:rsid w:val="00D81F42"/>
    <w:rsid w:val="00D82E44"/>
    <w:rsid w:val="00D832F4"/>
    <w:rsid w:val="00D83CD7"/>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BB3"/>
    <w:rsid w:val="00E128EC"/>
    <w:rsid w:val="00E12A59"/>
    <w:rsid w:val="00E1356E"/>
    <w:rsid w:val="00E137F0"/>
    <w:rsid w:val="00E13CA1"/>
    <w:rsid w:val="00E14074"/>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AAB"/>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0FF"/>
    <w:rsid w:val="00E625C5"/>
    <w:rsid w:val="00E625E8"/>
    <w:rsid w:val="00E62AFA"/>
    <w:rsid w:val="00E62BC9"/>
    <w:rsid w:val="00E62D8D"/>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0460"/>
    <w:rsid w:val="00E917FE"/>
    <w:rsid w:val="00E91FB8"/>
    <w:rsid w:val="00E922E2"/>
    <w:rsid w:val="00E93452"/>
    <w:rsid w:val="00E93B6F"/>
    <w:rsid w:val="00E93E2C"/>
    <w:rsid w:val="00E94782"/>
    <w:rsid w:val="00E95E40"/>
    <w:rsid w:val="00E95FA0"/>
    <w:rsid w:val="00E9641E"/>
    <w:rsid w:val="00E96730"/>
    <w:rsid w:val="00E96867"/>
    <w:rsid w:val="00E96ADE"/>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19B9"/>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2CA"/>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0FCE"/>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7EE"/>
    <w:rsid w:val="00FB746D"/>
    <w:rsid w:val="00FC061C"/>
    <w:rsid w:val="00FC078F"/>
    <w:rsid w:val="00FC149E"/>
    <w:rsid w:val="00FC1908"/>
    <w:rsid w:val="00FC22E3"/>
    <w:rsid w:val="00FC36F6"/>
    <w:rsid w:val="00FC5265"/>
    <w:rsid w:val="00FC5594"/>
    <w:rsid w:val="00FC5DC5"/>
    <w:rsid w:val="00FC7CAA"/>
    <w:rsid w:val="00FD03F0"/>
    <w:rsid w:val="00FD0A4A"/>
    <w:rsid w:val="00FD0AA5"/>
    <w:rsid w:val="00FD0C33"/>
    <w:rsid w:val="00FD1252"/>
    <w:rsid w:val="00FD1579"/>
    <w:rsid w:val="00FD1724"/>
    <w:rsid w:val="00FD23BD"/>
    <w:rsid w:val="00FD27F3"/>
    <w:rsid w:val="00FD35F3"/>
    <w:rsid w:val="00FD3911"/>
    <w:rsid w:val="00FD3AEF"/>
    <w:rsid w:val="00FD3FBC"/>
    <w:rsid w:val="00FD4201"/>
    <w:rsid w:val="00FD52DA"/>
    <w:rsid w:val="00FD5B5D"/>
    <w:rsid w:val="00FD5C61"/>
    <w:rsid w:val="00FD6B52"/>
    <w:rsid w:val="00FD6CDC"/>
    <w:rsid w:val="00FD6DC1"/>
    <w:rsid w:val="00FD7A01"/>
    <w:rsid w:val="00FE0150"/>
    <w:rsid w:val="00FE0EAC"/>
    <w:rsid w:val="00FE0ED8"/>
    <w:rsid w:val="00FE0F4C"/>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5099"/>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5099"/>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9" Type="http://schemas.openxmlformats.org/officeDocument/2006/relationships/image" Target="media/image10.jpg"/><Relationship Id="rId21" Type="http://schemas.openxmlformats.org/officeDocument/2006/relationships/hyperlink" Target="https://www.cos.io/blog/preregistering-secondary-data-analyses-yes-you-can" TargetMode="External"/><Relationship Id="rId34" Type="http://schemas.openxmlformats.org/officeDocument/2006/relationships/hyperlink" Target="https://easystats.github.io/report/index.html" TargetMode="External"/><Relationship Id="rId42" Type="http://schemas.openxmlformats.org/officeDocument/2006/relationships/hyperlink" Target="https://help.osf.io/article/230-preprint-faqs" TargetMode="External"/><Relationship Id="rId47" Type="http://schemas.openxmlformats.org/officeDocument/2006/relationships/hyperlink" Target="https://uqam-ca.libguides.com/editeurs-predateurs/" TargetMode="External"/><Relationship Id="rId50" Type="http://schemas.openxmlformats.org/officeDocument/2006/relationships/hyperlink" Target="https://oaaustralasia.org/2021/05/25/what-are-the-different-types-of-open-access/" TargetMode="External"/><Relationship Id="rId55" Type="http://schemas.openxmlformats.org/officeDocument/2006/relationships/hyperlink" Target="https://www.uoguelph.ca/psychology/graduate/thesis-statistics" TargetMode="External"/><Relationship Id="rId63" Type="http://schemas.openxmlformats.org/officeDocument/2006/relationships/hyperlink" Target="https://doi.org/10.1177/1745691612462587" TargetMode="External"/><Relationship Id="rId68" Type="http://schemas.openxmlformats.org/officeDocument/2006/relationships/hyperlink" Target="https://doi.org/doi:10.1098/rsos.220099" TargetMode="External"/><Relationship Id="rId76" Type="http://schemas.openxmlformats.org/officeDocument/2006/relationships/hyperlink" Target="https://doi.org/10.1027/1864-9335/a000192" TargetMode="External"/><Relationship Id="rId84" Type="http://schemas.openxmlformats.org/officeDocument/2006/relationships/hyperlink" Target="https://doi.org/10.1038/533147a" TargetMode="External"/><Relationship Id="rId89" Type="http://schemas.openxmlformats.org/officeDocument/2006/relationships/hyperlink" Target="https://doi.org/10.1177/1745691612463078" TargetMode="External"/><Relationship Id="rId7" Type="http://schemas.openxmlformats.org/officeDocument/2006/relationships/endnotes" Target="endnotes.xml"/><Relationship Id="rId71" Type="http://schemas.openxmlformats.org/officeDocument/2006/relationships/hyperlink" Target="https://doi.org/10.1371/journal.pmed.0020124" TargetMode="External"/><Relationship Id="rId9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hyperlink" Target="https://synthpop.shinyapps.io/synthpop/" TargetMode="External"/><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image" Target="media/image8.jpg"/><Relationship Id="rId37" Type="http://schemas.openxmlformats.org/officeDocument/2006/relationships/hyperlink" Target="https://datahowler.wordpress.com/2016/09/10/no-more-excuses-r-is-better-than-spss-for-psychology-undergrads-and-students-agree/" TargetMode="External"/><Relationship Id="rId40" Type="http://schemas.openxmlformats.org/officeDocument/2006/relationships/hyperlink" Target="https://psyarxiv.com/" TargetMode="External"/><Relationship Id="rId45" Type="http://schemas.openxmlformats.org/officeDocument/2006/relationships/hyperlink" Target="https://www.nature.com/articles/d41586-021-00883-6" TargetMode="External"/><Relationship Id="rId53" Type="http://schemas.openxmlformats.org/officeDocument/2006/relationships/hyperlink" Target="https://psysciacc.org/" TargetMode="External"/><Relationship Id="rId58" Type="http://schemas.openxmlformats.org/officeDocument/2006/relationships/hyperlink" Target="https://doi.org/10.1007/s10654-021-00839-0" TargetMode="External"/><Relationship Id="rId66" Type="http://schemas.openxmlformats.org/officeDocument/2006/relationships/hyperlink" Target="https://doi.org/10.7554/eLife.52646" TargetMode="External"/><Relationship Id="rId74" Type="http://schemas.openxmlformats.org/officeDocument/2006/relationships/hyperlink" Target="https://doi.org/10.1177/2515245917747656" TargetMode="External"/><Relationship Id="rId79" Type="http://schemas.openxmlformats.org/officeDocument/2006/relationships/hyperlink" Target="https://doi.org/doi:10.1126/science.aac4716" TargetMode="External"/><Relationship Id="rId87" Type="http://schemas.openxmlformats.org/officeDocument/2006/relationships/hyperlink" Target="https://doi.org/10.1001/jama.2017.21168" TargetMode="External"/><Relationship Id="rId5" Type="http://schemas.openxmlformats.org/officeDocument/2006/relationships/webSettings" Target="webSettings.xml"/><Relationship Id="rId61" Type="http://schemas.openxmlformats.org/officeDocument/2006/relationships/hyperlink" Target="https://psychologie.uqam.ca/wp-content/uploads/sites/73/2021/01/Prd_-final-adopte%CC%81-copie.pdf" TargetMode="External"/><Relationship Id="rId82" Type="http://schemas.openxmlformats.org/officeDocument/2006/relationships/hyperlink" Target="https://doi.org/10.20982/tqmp.16.4.p376" TargetMode="External"/><Relationship Id="rId90" Type="http://schemas.openxmlformats.org/officeDocument/2006/relationships/hyperlink" Target="https://doi.org/10.3389/fpsyg.2016.01832" TargetMode="External"/><Relationship Id="rId95" Type="http://schemas.openxmlformats.org/officeDocument/2006/relationships/theme" Target="theme/theme1.xml"/><Relationship Id="rId19" Type="http://schemas.openxmlformats.org/officeDocument/2006/relationships/hyperlink" Target="https://arstechnica.com/science/2019/02/the-replication-crisis-may-also-be-a-theory-crisi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osf.io/" TargetMode="External"/><Relationship Id="rId30" Type="http://schemas.openxmlformats.org/officeDocument/2006/relationships/hyperlink" Target="https://www.synthpop.org.uk/" TargetMode="External"/><Relationship Id="rId35" Type="http://schemas.openxmlformats.org/officeDocument/2006/relationships/hyperlink" Target="https://rempsyc.remi-theriault.com/articles/table" TargetMode="External"/><Relationship Id="rId43" Type="http://schemas.openxmlformats.org/officeDocument/2006/relationships/hyperlink" Target="https://twitter.com/syeducation/status/1452724624651866119" TargetMode="External"/><Relationship Id="rId48" Type="http://schemas.openxmlformats.org/officeDocument/2006/relationships/hyperlink" Target="https://frq.gouv.qc.ca/revues_predatrices/" TargetMode="External"/><Relationship Id="rId56" Type="http://schemas.openxmlformats.org/officeDocument/2006/relationships/hyperlink" Target="http://statcheck.io/" TargetMode="External"/><Relationship Id="rId64" Type="http://schemas.openxmlformats.org/officeDocument/2006/relationships/hyperlink" Target="https://frq.gouv.qc.ca/app/uploads/2022/06/politique-libre-acces-revisee_vf.pdf" TargetMode="External"/><Relationship Id="rId69" Type="http://schemas.openxmlformats.org/officeDocument/2006/relationships/hyperlink" Target="https://doi.org/10.1007/s11192-019-03301-x" TargetMode="External"/><Relationship Id="rId77" Type="http://schemas.openxmlformats.org/officeDocument/2006/relationships/hyperlink" Target="https://doi.org/10.18637/jss.v074.i11" TargetMode="External"/><Relationship Id="rId8" Type="http://schemas.openxmlformats.org/officeDocument/2006/relationships/image" Target="media/image1.png"/><Relationship Id="rId51" Type="http://schemas.openxmlformats.org/officeDocument/2006/relationships/hyperlink" Target="https://www.coalition-s.org/action-plan-for-diamond-open-access/" TargetMode="External"/><Relationship Id="rId72" Type="http://schemas.openxmlformats.org/officeDocument/2006/relationships/hyperlink" Target="https://doi.org/10.1136/bmjmed-2022-000167" TargetMode="External"/><Relationship Id="rId80" Type="http://schemas.openxmlformats.org/officeDocument/2006/relationships/hyperlink" Target="https://osf.io/2jt9u" TargetMode="External"/><Relationship Id="rId85" Type="http://schemas.openxmlformats.org/officeDocument/2006/relationships/hyperlink" Target="https://doi.org/10.1371/journal.pcbi.1010139"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image" Target="media/image9.jpg"/><Relationship Id="rId38" Type="http://schemas.openxmlformats.org/officeDocument/2006/relationships/hyperlink" Target="https://www.apa.org/topics/research/data-science" TargetMode="External"/><Relationship Id="rId46" Type="http://schemas.openxmlformats.org/officeDocument/2006/relationships/hyperlink" Target="https://frq.gouv.qc.ca/revues_predatrices/" TargetMode="External"/><Relationship Id="rId59" Type="http://schemas.openxmlformats.org/officeDocument/2006/relationships/hyperlink" Target="https://doi.org/10.1038/s41562-018-0399-z" TargetMode="External"/><Relationship Id="rId67"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help.osf.io/article/230-preprint-faqs" TargetMode="External"/><Relationship Id="rId54" Type="http://schemas.openxmlformats.org/officeDocument/2006/relationships/hyperlink" Target="https://osf.io/2jt9u/" TargetMode="External"/><Relationship Id="rId62" Type="http://schemas.openxmlformats.org/officeDocument/2006/relationships/hyperlink" Target="https://doi.org/10.1177/1745691612459059" TargetMode="External"/><Relationship Id="rId70" Type="http://schemas.openxmlformats.org/officeDocument/2006/relationships/hyperlink" Target="https://doi.org/10.1080/02763869.2020.1704597" TargetMode="External"/><Relationship Id="rId75" Type="http://schemas.openxmlformats.org/officeDocument/2006/relationships/hyperlink" Target="https://doi.org/doi:10.1073/pnas.1708274114" TargetMode="External"/><Relationship Id="rId83" Type="http://schemas.openxmlformats.org/officeDocument/2006/relationships/hyperlink" Target="https://doi.org/10.1080/09515089.2022.2113771" TargetMode="External"/><Relationship Id="rId88" Type="http://schemas.openxmlformats.org/officeDocument/2006/relationships/hyperlink" Target="https://doi.org/10.31222/osf.io/md2xz" TargetMode="External"/><Relationship Id="rId91" Type="http://schemas.openxmlformats.org/officeDocument/2006/relationships/hyperlink" Target="https://doi.org/10.1037/teo000013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hyperlink" Target="https://www.synthpop.org.uk/" TargetMode="External"/><Relationship Id="rId36" Type="http://schemas.openxmlformats.org/officeDocument/2006/relationships/hyperlink" Target="http://statcheck.io/" TargetMode="External"/><Relationship Id="rId49" Type="http://schemas.openxmlformats.org/officeDocument/2006/relationships/hyperlink" Target="https://uqam-ca.libguides.com/editeurs-predateurs/" TargetMode="External"/><Relationship Id="rId57" Type="http://schemas.openxmlformats.org/officeDocument/2006/relationships/hyperlink" Target="https://www.uoguelph.ca/psychology/graduate/thesis-statistics"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synthpop.shinyapps.io/synthpop/" TargetMode="External"/><Relationship Id="rId44" Type="http://schemas.openxmlformats.org/officeDocument/2006/relationships/hyperlink" Target="https://frq.gouv.qc.ca/science-ouverte/" TargetMode="External"/><Relationship Id="rId52" Type="http://schemas.openxmlformats.org/officeDocument/2006/relationships/hyperlink" Target="https://osf.io/" TargetMode="External"/><Relationship Id="rId60" Type="http://schemas.openxmlformats.org/officeDocument/2006/relationships/hyperlink" Target="https://osf.io/v7ndz" TargetMode="External"/><Relationship Id="rId65" Type="http://schemas.openxmlformats.org/officeDocument/2006/relationships/hyperlink" Target="https://doi.org/10.1162/qss_a_00043" TargetMode="External"/><Relationship Id="rId73" Type="http://schemas.openxmlformats.org/officeDocument/2006/relationships/hyperlink" Target="https://doi.org/10.1371/journal.pone.0253129" TargetMode="External"/><Relationship Id="rId78" Type="http://schemas.openxmlformats.org/officeDocument/2006/relationships/hyperlink" Target="https://doi.org/10.3758/s13428-015-0664-2" TargetMode="External"/><Relationship Id="rId81" Type="http://schemas.openxmlformats.org/officeDocument/2006/relationships/hyperlink" Target="https://www.R-project.org/" TargetMode="External"/><Relationship Id="rId86" Type="http://schemas.openxmlformats.org/officeDocument/2006/relationships/hyperlink" Target="https://behavioralscientist.org/psychologys-increased-rigor-is-good-news-but-is-it-only-good-news/" TargetMode="External"/><Relationship Id="rId9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12690</Words>
  <Characters>72337</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4</cp:revision>
  <cp:lastPrinted>2023-05-15T17:35:00Z</cp:lastPrinted>
  <dcterms:created xsi:type="dcterms:W3CDTF">2023-05-15T17:35:00Z</dcterms:created>
  <dcterms:modified xsi:type="dcterms:W3CDTF">2023-05-15T17:35:00Z</dcterms:modified>
</cp:coreProperties>
</file>